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10A03" w14:textId="7BA73FF6" w:rsidR="00493767" w:rsidRDefault="00493767" w:rsidP="00493767">
      <w:pPr>
        <w:pStyle w:val="Heading1"/>
      </w:pPr>
      <w:bookmarkStart w:id="0" w:name="_GoBack"/>
      <w:bookmarkEnd w:id="0"/>
      <w:r>
        <w:t>A consensus exercise identifying priorities for research in the field of General Surgery of Childhood in the United Kingdom</w:t>
      </w:r>
    </w:p>
    <w:p w14:paraId="5A4DC690" w14:textId="74C76870" w:rsidR="00493767" w:rsidRDefault="00493767" w:rsidP="00493767"/>
    <w:p w14:paraId="20FE80A2" w14:textId="4ADB35C1" w:rsidR="00493767" w:rsidRDefault="00493767" w:rsidP="00493767">
      <w:r>
        <w:t>N</w:t>
      </w:r>
      <w:r w:rsidR="001F172D">
        <w:t xml:space="preserve">igel </w:t>
      </w:r>
      <w:r>
        <w:t>J Hall</w:t>
      </w:r>
      <w:r w:rsidR="004E75C4" w:rsidRPr="004E75C4">
        <w:rPr>
          <w:vertAlign w:val="superscript"/>
        </w:rPr>
        <w:t>1,2</w:t>
      </w:r>
      <w:r>
        <w:t>, C</w:t>
      </w:r>
      <w:r w:rsidR="001F172D">
        <w:t xml:space="preserve">lare </w:t>
      </w:r>
      <w:r>
        <w:t>M Rees</w:t>
      </w:r>
      <w:r w:rsidR="003D0A32" w:rsidRPr="003D0A32">
        <w:rPr>
          <w:vertAlign w:val="superscript"/>
        </w:rPr>
        <w:t>3</w:t>
      </w:r>
      <w:r>
        <w:t>, H</w:t>
      </w:r>
      <w:r w:rsidR="001F172D">
        <w:t>annah</w:t>
      </w:r>
      <w:r>
        <w:t xml:space="preserve"> </w:t>
      </w:r>
      <w:r w:rsidR="00290118">
        <w:t xml:space="preserve">L </w:t>
      </w:r>
      <w:r>
        <w:t>Rhodes</w:t>
      </w:r>
      <w:r w:rsidR="00DF560D" w:rsidRPr="00DF560D">
        <w:rPr>
          <w:vertAlign w:val="superscript"/>
        </w:rPr>
        <w:t>4,5</w:t>
      </w:r>
      <w:r>
        <w:t>, A</w:t>
      </w:r>
      <w:r w:rsidR="001F172D">
        <w:t>lun</w:t>
      </w:r>
      <w:r>
        <w:t xml:space="preserve"> Williams,</w:t>
      </w:r>
      <w:r w:rsidR="0096080D" w:rsidRPr="0096080D">
        <w:rPr>
          <w:vertAlign w:val="superscript"/>
        </w:rPr>
        <w:t>6</w:t>
      </w:r>
      <w:r w:rsidR="00B56559">
        <w:t xml:space="preserve"> M</w:t>
      </w:r>
      <w:r w:rsidR="001F172D">
        <w:t>ark</w:t>
      </w:r>
      <w:r w:rsidR="00B56559">
        <w:t xml:space="preserve"> V</w:t>
      </w:r>
      <w:r w:rsidR="001F172D">
        <w:t>i</w:t>
      </w:r>
      <w:r w:rsidR="00B56559">
        <w:t>pond</w:t>
      </w:r>
      <w:r w:rsidR="0096080D">
        <w:t>,</w:t>
      </w:r>
      <w:r w:rsidR="0096080D" w:rsidRPr="0096080D">
        <w:rPr>
          <w:vertAlign w:val="superscript"/>
        </w:rPr>
        <w:t>7</w:t>
      </w:r>
      <w:r w:rsidR="00B56559">
        <w:t xml:space="preserve"> A</w:t>
      </w:r>
      <w:r w:rsidR="001F172D">
        <w:t>ndrew</w:t>
      </w:r>
      <w:r w:rsidR="00B56559">
        <w:t xml:space="preserve"> Gordon,</w:t>
      </w:r>
      <w:r w:rsidR="0096080D" w:rsidRPr="0096080D">
        <w:rPr>
          <w:vertAlign w:val="superscript"/>
        </w:rPr>
        <w:t>8</w:t>
      </w:r>
      <w:r w:rsidR="00B56559">
        <w:t xml:space="preserve"> </w:t>
      </w:r>
      <w:r w:rsidR="0009055A">
        <w:t xml:space="preserve">D </w:t>
      </w:r>
      <w:r w:rsidR="00B56559">
        <w:t>A</w:t>
      </w:r>
      <w:r w:rsidR="001F172D">
        <w:t>ndrew</w:t>
      </w:r>
      <w:r w:rsidR="00B56559">
        <w:t xml:space="preserve"> Evans,</w:t>
      </w:r>
      <w:r w:rsidR="0096080D" w:rsidRPr="0096080D">
        <w:rPr>
          <w:vertAlign w:val="superscript"/>
        </w:rPr>
        <w:t>9</w:t>
      </w:r>
      <w:r>
        <w:t xml:space="preserve"> R</w:t>
      </w:r>
      <w:r w:rsidR="001F172D">
        <w:t>ichard</w:t>
      </w:r>
      <w:r>
        <w:t xml:space="preserve"> </w:t>
      </w:r>
      <w:r w:rsidR="003A46DB">
        <w:t xml:space="preserve">J </w:t>
      </w:r>
      <w:r>
        <w:t>Wood</w:t>
      </w:r>
      <w:r w:rsidR="00FF4D51" w:rsidRPr="00FF4D51">
        <w:rPr>
          <w:vertAlign w:val="superscript"/>
        </w:rPr>
        <w:t>10</w:t>
      </w:r>
      <w:r>
        <w:t xml:space="preserve">, </w:t>
      </w:r>
      <w:r w:rsidR="008A225A">
        <w:t>J</w:t>
      </w:r>
      <w:r w:rsidR="001F172D">
        <w:t>ane</w:t>
      </w:r>
      <w:r w:rsidR="008A225A">
        <w:t xml:space="preserve"> Bytheway,</w:t>
      </w:r>
      <w:r w:rsidR="00583C33" w:rsidRPr="00583C33">
        <w:rPr>
          <w:vertAlign w:val="superscript"/>
        </w:rPr>
        <w:t>11</w:t>
      </w:r>
      <w:r w:rsidR="008A225A">
        <w:t xml:space="preserve"> </w:t>
      </w:r>
      <w:r>
        <w:t>J</w:t>
      </w:r>
      <w:r w:rsidR="001F172D">
        <w:t>onathan</w:t>
      </w:r>
      <w:r>
        <w:t xml:space="preserve"> Sutcliffe</w:t>
      </w:r>
      <w:r w:rsidR="00470077">
        <w:t>,</w:t>
      </w:r>
      <w:r w:rsidR="00470077" w:rsidRPr="00470077">
        <w:rPr>
          <w:vertAlign w:val="superscript"/>
        </w:rPr>
        <w:t>12</w:t>
      </w:r>
      <w:r>
        <w:t xml:space="preserve"> on behalf of the British Association of Paediatric Surgeons research </w:t>
      </w:r>
      <w:r w:rsidR="00AD6EE7">
        <w:t>c</w:t>
      </w:r>
      <w:r>
        <w:t>ommittee</w:t>
      </w:r>
    </w:p>
    <w:p w14:paraId="7C6A033E" w14:textId="0289F2FC" w:rsidR="00493767" w:rsidRDefault="004E75C4" w:rsidP="004E75C4">
      <w:pPr>
        <w:pStyle w:val="ListParagraph"/>
        <w:numPr>
          <w:ilvl w:val="0"/>
          <w:numId w:val="5"/>
        </w:numPr>
      </w:pPr>
      <w:r>
        <w:t>University Surgery Unit, Faculty of Medicine, University of Southampton, Southampton, UK</w:t>
      </w:r>
    </w:p>
    <w:p w14:paraId="013B53D7" w14:textId="6833ED2D" w:rsidR="004E75C4" w:rsidRDefault="004E75C4" w:rsidP="004E75C4">
      <w:pPr>
        <w:pStyle w:val="ListParagraph"/>
        <w:numPr>
          <w:ilvl w:val="0"/>
          <w:numId w:val="5"/>
        </w:numPr>
      </w:pPr>
      <w:r>
        <w:t>Department of Paediatric Surgery and Urology, Southampton Children’s Hospital, Southampton, UK</w:t>
      </w:r>
    </w:p>
    <w:p w14:paraId="7F783FEE" w14:textId="4D42492B" w:rsidR="003D0A32" w:rsidRPr="003D0A32" w:rsidRDefault="003D0A32" w:rsidP="00DF560D">
      <w:pPr>
        <w:pStyle w:val="ListParagraph"/>
        <w:numPr>
          <w:ilvl w:val="0"/>
          <w:numId w:val="5"/>
        </w:numPr>
      </w:pPr>
      <w:r w:rsidRPr="003D0A32">
        <w:t>Department of Paediatric Surgery, Imperial College Healthcare NHS Trust</w:t>
      </w:r>
      <w:r w:rsidR="00470077">
        <w:t>, London, UK</w:t>
      </w:r>
    </w:p>
    <w:p w14:paraId="2495EB8B" w14:textId="7F51C825" w:rsidR="00DF560D" w:rsidRDefault="00DF560D" w:rsidP="00DF560D">
      <w:pPr>
        <w:pStyle w:val="ListParagraph"/>
        <w:numPr>
          <w:ilvl w:val="0"/>
          <w:numId w:val="5"/>
        </w:numPr>
      </w:pPr>
      <w:r>
        <w:t>Department of Paediatric Surgery, Bristol Royal Hospital for Children, 24 Upper Maudlin Street, Bristol, UK</w:t>
      </w:r>
    </w:p>
    <w:p w14:paraId="1A4BE025" w14:textId="362F2A49" w:rsidR="00DF560D" w:rsidRDefault="00DF560D" w:rsidP="00146980">
      <w:pPr>
        <w:pStyle w:val="ListParagraph"/>
        <w:numPr>
          <w:ilvl w:val="0"/>
          <w:numId w:val="5"/>
        </w:numPr>
      </w:pPr>
      <w:r>
        <w:t>Bristol Renal, Dorothy Hodgkin Building, University of Bristol, Bristol, UK</w:t>
      </w:r>
    </w:p>
    <w:p w14:paraId="4A760CA8" w14:textId="58A9E5A0" w:rsidR="00FF4D51" w:rsidRPr="00F57BC6" w:rsidRDefault="00F57BC6" w:rsidP="00146980">
      <w:pPr>
        <w:pStyle w:val="ListParagraph"/>
        <w:numPr>
          <w:ilvl w:val="0"/>
          <w:numId w:val="5"/>
        </w:numPr>
      </w:pPr>
      <w:r w:rsidRPr="00F57BC6">
        <w:t>Department of Paediatric Surgery and Urology, Nottingham University Hospitals NHS Trust, Queen’s Medical Centre, Nottingham, UK</w:t>
      </w:r>
    </w:p>
    <w:p w14:paraId="66CD66DB" w14:textId="0FB965D1" w:rsidR="003D0A32" w:rsidRDefault="003D0A32" w:rsidP="003D0A32">
      <w:pPr>
        <w:pStyle w:val="ListParagraph"/>
        <w:numPr>
          <w:ilvl w:val="0"/>
          <w:numId w:val="5"/>
        </w:numPr>
      </w:pPr>
      <w:r>
        <w:t>Department of Surgery, Gloucestershire Royal Hospital, Gloucester, UK</w:t>
      </w:r>
    </w:p>
    <w:p w14:paraId="2E25C17A" w14:textId="0795539D" w:rsidR="00FF4D51" w:rsidRDefault="0096080D" w:rsidP="0096080D">
      <w:pPr>
        <w:pStyle w:val="ListParagraph"/>
        <w:numPr>
          <w:ilvl w:val="0"/>
          <w:numId w:val="5"/>
        </w:numPr>
      </w:pPr>
      <w:r>
        <w:t>Department of Surgery</w:t>
      </w:r>
      <w:r w:rsidR="00C1553A" w:rsidRPr="00C1553A">
        <w:t>, The Belford Hospital, Fort William</w:t>
      </w:r>
      <w:r>
        <w:t>, UK</w:t>
      </w:r>
    </w:p>
    <w:p w14:paraId="13C214F8" w14:textId="2704957D" w:rsidR="00FF4D51" w:rsidRDefault="0009055A" w:rsidP="00146980">
      <w:pPr>
        <w:pStyle w:val="ListParagraph"/>
        <w:numPr>
          <w:ilvl w:val="0"/>
          <w:numId w:val="5"/>
        </w:numPr>
      </w:pPr>
      <w:r w:rsidRPr="0009055A">
        <w:t>Department of Surgery, East Lancashire Hospitals NHS Trust, Blackburn, UK</w:t>
      </w:r>
    </w:p>
    <w:p w14:paraId="4168DF92" w14:textId="46C813A0" w:rsidR="00FF4D51" w:rsidRDefault="00FF4D51" w:rsidP="00FF4D51">
      <w:pPr>
        <w:pStyle w:val="ListParagraph"/>
        <w:numPr>
          <w:ilvl w:val="0"/>
          <w:numId w:val="5"/>
        </w:numPr>
      </w:pPr>
      <w:r>
        <w:t>Department of Pediatric Surgery, Nationwide Children’s Hospital, Columbus, USA</w:t>
      </w:r>
    </w:p>
    <w:p w14:paraId="4742FB2E" w14:textId="58AC495C" w:rsidR="00157A4D" w:rsidRDefault="00157A4D" w:rsidP="00157A4D">
      <w:pPr>
        <w:pStyle w:val="ListParagraph"/>
        <w:numPr>
          <w:ilvl w:val="0"/>
          <w:numId w:val="5"/>
        </w:numPr>
      </w:pPr>
      <w:r>
        <w:t>Patient’s parent representative</w:t>
      </w:r>
    </w:p>
    <w:p w14:paraId="69A1ACCE" w14:textId="01EA2117" w:rsidR="00493767" w:rsidRDefault="00583C33" w:rsidP="009E287E">
      <w:pPr>
        <w:pStyle w:val="ListParagraph"/>
        <w:numPr>
          <w:ilvl w:val="0"/>
          <w:numId w:val="5"/>
        </w:numPr>
      </w:pPr>
      <w:r>
        <w:t>Department of Paediatric Surgery, Leeds General Infirmary, Leeds, UK</w:t>
      </w:r>
    </w:p>
    <w:p w14:paraId="1B1036CF" w14:textId="581370C0" w:rsidR="00493767" w:rsidRDefault="00493767" w:rsidP="00493767"/>
    <w:p w14:paraId="32991B9E" w14:textId="36C55138" w:rsidR="00493767" w:rsidRDefault="00493767" w:rsidP="00493767"/>
    <w:p w14:paraId="4AC99C7F" w14:textId="33859518" w:rsidR="00493767" w:rsidRDefault="00493767" w:rsidP="00493767"/>
    <w:p w14:paraId="26B59535" w14:textId="77777777" w:rsidR="00493767" w:rsidRDefault="00493767" w:rsidP="00493767"/>
    <w:p w14:paraId="70FEB655" w14:textId="2D46EC31" w:rsidR="00493767" w:rsidRDefault="00493767" w:rsidP="00493767">
      <w:r>
        <w:t>Corresponding author:</w:t>
      </w:r>
    </w:p>
    <w:p w14:paraId="0C0DD66A" w14:textId="4468A8F1" w:rsidR="00493767" w:rsidRDefault="00493767" w:rsidP="00493767">
      <w:r>
        <w:t>Nigel J Hall</w:t>
      </w:r>
    </w:p>
    <w:p w14:paraId="7E2610FF" w14:textId="31ED44F4" w:rsidR="00493767" w:rsidRDefault="00493767" w:rsidP="00493767">
      <w:r>
        <w:t>University Surgery Unit</w:t>
      </w:r>
    </w:p>
    <w:p w14:paraId="767B0AFF" w14:textId="5FF3730C" w:rsidR="00493767" w:rsidRDefault="00493767" w:rsidP="00493767">
      <w:r>
        <w:t>Faculty of Medicine</w:t>
      </w:r>
    </w:p>
    <w:p w14:paraId="199176A4" w14:textId="0E99EBD0" w:rsidR="00493767" w:rsidRDefault="00493767" w:rsidP="00493767">
      <w:r>
        <w:t>University of Southampton</w:t>
      </w:r>
    </w:p>
    <w:p w14:paraId="4A935ED3" w14:textId="02044D44" w:rsidR="00493767" w:rsidRDefault="00493767" w:rsidP="00493767">
      <w:r>
        <w:t>Mailpoint 816</w:t>
      </w:r>
    </w:p>
    <w:p w14:paraId="7A14D9A7" w14:textId="0E9FCB42" w:rsidR="00493767" w:rsidRDefault="00493767" w:rsidP="00493767">
      <w:r>
        <w:t>Tremona Road</w:t>
      </w:r>
    </w:p>
    <w:p w14:paraId="23456B9F" w14:textId="19600EA0" w:rsidR="00493767" w:rsidRDefault="00493767" w:rsidP="00493767">
      <w:r>
        <w:t>Southampton SO16 6YD</w:t>
      </w:r>
    </w:p>
    <w:p w14:paraId="151DCBB2" w14:textId="626F719A" w:rsidR="00493767" w:rsidRPr="00493767" w:rsidRDefault="00493767" w:rsidP="00493767">
      <w:r>
        <w:t>E-mail: n.j.hall@soton.ac.uk</w:t>
      </w:r>
    </w:p>
    <w:p w14:paraId="17DD7CCE" w14:textId="77777777" w:rsidR="008052B4" w:rsidRDefault="008052B4">
      <w:pPr>
        <w:rPr>
          <w:rFonts w:ascii="Calibri" w:hAnsi="Calibri" w:cs="Consolas"/>
          <w:szCs w:val="21"/>
        </w:rPr>
      </w:pPr>
      <w:r>
        <w:br w:type="page"/>
      </w:r>
    </w:p>
    <w:p w14:paraId="61D858EF" w14:textId="45F66069" w:rsidR="008052B4" w:rsidRDefault="008052B4" w:rsidP="008052B4">
      <w:pPr>
        <w:pStyle w:val="Heading4"/>
      </w:pPr>
      <w:r>
        <w:lastRenderedPageBreak/>
        <w:t>Abstract</w:t>
      </w:r>
    </w:p>
    <w:p w14:paraId="3FC00E6E" w14:textId="306FF8E9" w:rsidR="008052B4" w:rsidRDefault="008052B4" w:rsidP="006A1ABC">
      <w:pPr>
        <w:pStyle w:val="PlainText"/>
        <w:spacing w:after="240"/>
      </w:pPr>
    </w:p>
    <w:p w14:paraId="52ACDBF5" w14:textId="68F5CAC6" w:rsidR="00493767" w:rsidRPr="005048DB" w:rsidRDefault="00493767" w:rsidP="006A1ABC">
      <w:pPr>
        <w:pStyle w:val="PlainText"/>
        <w:spacing w:after="240"/>
        <w:rPr>
          <w:b/>
          <w:u w:val="single"/>
        </w:rPr>
      </w:pPr>
      <w:r w:rsidRPr="005048DB">
        <w:rPr>
          <w:b/>
          <w:u w:val="single"/>
        </w:rPr>
        <w:t>Aims</w:t>
      </w:r>
    </w:p>
    <w:p w14:paraId="3870EAC4" w14:textId="393B7895" w:rsidR="005048DB" w:rsidRDefault="005048DB" w:rsidP="006A1ABC">
      <w:pPr>
        <w:pStyle w:val="PlainText"/>
        <w:spacing w:after="240"/>
      </w:pPr>
      <w:r>
        <w:t xml:space="preserve">The evidence base underlying clinical practice in children’s general surgery is poor and high quality collaborative clinical research is required to address current treatment uncertainties. </w:t>
      </w:r>
      <w:r w:rsidR="004B5AE8">
        <w:t xml:space="preserve">The </w:t>
      </w:r>
      <w:r>
        <w:t>aim</w:t>
      </w:r>
      <w:r w:rsidR="004B5AE8">
        <w:t xml:space="preserve"> of this study was</w:t>
      </w:r>
      <w:r>
        <w:t xml:space="preserve"> to identify research priorities for clinical research in this field amongst surgeons who treat children through a consensus process.</w:t>
      </w:r>
    </w:p>
    <w:p w14:paraId="30B40F5A" w14:textId="1AE34A83" w:rsidR="00493767" w:rsidRPr="00493767" w:rsidRDefault="00493767" w:rsidP="006A1ABC">
      <w:pPr>
        <w:pStyle w:val="PlainText"/>
        <w:spacing w:after="240"/>
        <w:rPr>
          <w:b/>
          <w:u w:val="single"/>
        </w:rPr>
      </w:pPr>
      <w:r w:rsidRPr="00493767">
        <w:rPr>
          <w:b/>
          <w:u w:val="single"/>
        </w:rPr>
        <w:t>Methods</w:t>
      </w:r>
    </w:p>
    <w:p w14:paraId="1CAE465A" w14:textId="713D6DB1" w:rsidR="00493767" w:rsidRDefault="00493767" w:rsidP="006A1ABC">
      <w:pPr>
        <w:pStyle w:val="PlainText"/>
        <w:spacing w:after="240"/>
      </w:pPr>
      <w:r>
        <w:t>Questions were invited in a scoping survey amongst General Surgeons and Specialist Paediatric Surgeons. These were refined by the study team and subsequently prioritised in a 2-stage modified Delphi process.</w:t>
      </w:r>
    </w:p>
    <w:p w14:paraId="211A6460" w14:textId="48F6B579" w:rsidR="00493767" w:rsidRPr="00493767" w:rsidRDefault="00493767" w:rsidP="006A1ABC">
      <w:pPr>
        <w:pStyle w:val="PlainText"/>
        <w:spacing w:after="240"/>
        <w:rPr>
          <w:b/>
          <w:u w:val="single"/>
        </w:rPr>
      </w:pPr>
      <w:r w:rsidRPr="00493767">
        <w:rPr>
          <w:b/>
          <w:u w:val="single"/>
        </w:rPr>
        <w:t>Results</w:t>
      </w:r>
    </w:p>
    <w:p w14:paraId="3B9CCB2F" w14:textId="7AB8F8B5" w:rsidR="00493767" w:rsidRDefault="00493767" w:rsidP="006A1ABC">
      <w:pPr>
        <w:pStyle w:val="PlainText"/>
        <w:spacing w:after="240"/>
      </w:pPr>
      <w:r>
        <w:t>In the scoping survey a total of 226 questions covering a broad scope of children’s elective and emergency general surgery were submitted by 76 different clinicians</w:t>
      </w:r>
      <w:r w:rsidR="005048DB">
        <w:t xml:space="preserve">. These </w:t>
      </w:r>
      <w:r>
        <w:t>were refined to 71 research questions for prioritisation.</w:t>
      </w:r>
      <w:r w:rsidR="005048DB">
        <w:t xml:space="preserve"> One hundred and sixty</w:t>
      </w:r>
      <w:r w:rsidR="00436FB7">
        <w:t>-</w:t>
      </w:r>
      <w:r w:rsidR="005048DB">
        <w:t xml:space="preserve">eight clinicians took part </w:t>
      </w:r>
      <w:r w:rsidR="00FF4D51">
        <w:t>in</w:t>
      </w:r>
      <w:r w:rsidR="005048DB">
        <w:t xml:space="preserve"> stage </w:t>
      </w:r>
      <w:r w:rsidR="0096080D">
        <w:t xml:space="preserve">one </w:t>
      </w:r>
      <w:r w:rsidR="005048DB">
        <w:t xml:space="preserve">of the prioritisation process and 157 in stage </w:t>
      </w:r>
      <w:r w:rsidR="0096080D">
        <w:t>two</w:t>
      </w:r>
      <w:r w:rsidR="005048DB">
        <w:t xml:space="preserve">. </w:t>
      </w:r>
      <w:r w:rsidR="00A0273A">
        <w:t>A ‘T</w:t>
      </w:r>
      <w:r w:rsidR="005048DB">
        <w:t>op 10</w:t>
      </w:r>
      <w:r w:rsidR="00A0273A">
        <w:t>’ list of</w:t>
      </w:r>
      <w:r w:rsidR="005048DB">
        <w:t xml:space="preserve"> priority research questions</w:t>
      </w:r>
      <w:r w:rsidR="0096080D">
        <w:t xml:space="preserve"> was generated</w:t>
      </w:r>
      <w:r w:rsidR="005048DB">
        <w:t xml:space="preserve"> for both elective and emergency general surgery of childhood</w:t>
      </w:r>
      <w:r w:rsidR="0096080D">
        <w:t>.</w:t>
      </w:r>
      <w:r w:rsidR="006253BD">
        <w:t xml:space="preserve"> These cover a range of conditions and concepts including inguinal hernia, undescended testis, appendicitis, abdominal trauma and enhanced recovery pathways.</w:t>
      </w:r>
    </w:p>
    <w:p w14:paraId="72E69184" w14:textId="35CFE22A" w:rsidR="00493767" w:rsidRPr="0096080D" w:rsidRDefault="00493767" w:rsidP="006A1ABC">
      <w:pPr>
        <w:pStyle w:val="PlainText"/>
        <w:spacing w:after="240"/>
        <w:rPr>
          <w:rFonts w:asciiTheme="minorHAnsi" w:hAnsiTheme="minorHAnsi" w:cstheme="minorHAnsi"/>
          <w:b/>
          <w:szCs w:val="22"/>
          <w:u w:val="single"/>
        </w:rPr>
      </w:pPr>
      <w:r w:rsidRPr="0096080D">
        <w:rPr>
          <w:rFonts w:asciiTheme="minorHAnsi" w:hAnsiTheme="minorHAnsi" w:cstheme="minorHAnsi"/>
          <w:b/>
          <w:szCs w:val="22"/>
          <w:u w:val="single"/>
        </w:rPr>
        <w:t>Conclusion</w:t>
      </w:r>
    </w:p>
    <w:p w14:paraId="7E5029F0" w14:textId="1364A8E7" w:rsidR="0096080D" w:rsidRPr="0096080D" w:rsidRDefault="0096080D" w:rsidP="006A1ABC">
      <w:pPr>
        <w:pStyle w:val="PlainText"/>
        <w:spacing w:after="240"/>
        <w:rPr>
          <w:rFonts w:asciiTheme="minorHAnsi" w:hAnsiTheme="minorHAnsi" w:cstheme="minorHAnsi"/>
          <w:szCs w:val="22"/>
        </w:rPr>
      </w:pPr>
      <w:r w:rsidRPr="0096080D">
        <w:rPr>
          <w:rFonts w:asciiTheme="minorHAnsi" w:eastAsia="Times New Roman" w:hAnsiTheme="minorHAnsi" w:cstheme="minorHAnsi"/>
          <w:color w:val="000000"/>
          <w:szCs w:val="22"/>
        </w:rPr>
        <w:t>Through consensus amongst surgeons who treat children</w:t>
      </w:r>
      <w:r w:rsidR="00FF3875">
        <w:rPr>
          <w:rFonts w:asciiTheme="minorHAnsi" w:eastAsia="Times New Roman" w:hAnsiTheme="minorHAnsi" w:cstheme="minorHAnsi"/>
          <w:color w:val="000000"/>
          <w:szCs w:val="22"/>
        </w:rPr>
        <w:t>,</w:t>
      </w:r>
      <w:r w:rsidRPr="0096080D">
        <w:rPr>
          <w:rFonts w:asciiTheme="minorHAnsi" w:eastAsia="Times New Roman" w:hAnsiTheme="minorHAnsi" w:cstheme="minorHAnsi"/>
          <w:color w:val="000000"/>
          <w:szCs w:val="22"/>
        </w:rPr>
        <w:t xml:space="preserve"> </w:t>
      </w:r>
      <w:r w:rsidR="0067157B">
        <w:rPr>
          <w:rFonts w:asciiTheme="minorHAnsi" w:eastAsia="Times New Roman" w:hAnsiTheme="minorHAnsi" w:cstheme="minorHAnsi"/>
          <w:color w:val="000000"/>
          <w:szCs w:val="22"/>
        </w:rPr>
        <w:t xml:space="preserve">ten </w:t>
      </w:r>
      <w:r w:rsidRPr="0096080D">
        <w:rPr>
          <w:rFonts w:asciiTheme="minorHAnsi" w:eastAsia="Times New Roman" w:hAnsiTheme="minorHAnsi" w:cstheme="minorHAnsi"/>
          <w:color w:val="000000"/>
          <w:szCs w:val="22"/>
        </w:rPr>
        <w:t>priority research</w:t>
      </w:r>
      <w:r w:rsidR="0067157B">
        <w:rPr>
          <w:rFonts w:asciiTheme="minorHAnsi" w:eastAsia="Times New Roman" w:hAnsiTheme="minorHAnsi" w:cstheme="minorHAnsi"/>
          <w:color w:val="000000"/>
          <w:szCs w:val="22"/>
        </w:rPr>
        <w:t xml:space="preserve"> questions for each of elective and emergency fields</w:t>
      </w:r>
      <w:r w:rsidR="009D1324">
        <w:rPr>
          <w:rFonts w:asciiTheme="minorHAnsi" w:eastAsia="Times New Roman" w:hAnsiTheme="minorHAnsi" w:cstheme="minorHAnsi"/>
          <w:color w:val="000000"/>
          <w:szCs w:val="22"/>
        </w:rPr>
        <w:t xml:space="preserve"> have been identi</w:t>
      </w:r>
      <w:r w:rsidR="007C0C27">
        <w:rPr>
          <w:rFonts w:asciiTheme="minorHAnsi" w:eastAsia="Times New Roman" w:hAnsiTheme="minorHAnsi" w:cstheme="minorHAnsi"/>
          <w:color w:val="000000"/>
          <w:szCs w:val="22"/>
        </w:rPr>
        <w:t>fied. T</w:t>
      </w:r>
      <w:r w:rsidRPr="0096080D">
        <w:rPr>
          <w:rFonts w:asciiTheme="minorHAnsi" w:eastAsia="Times New Roman" w:hAnsiTheme="minorHAnsi" w:cstheme="minorHAnsi"/>
          <w:color w:val="000000"/>
          <w:szCs w:val="22"/>
        </w:rPr>
        <w:t>h</w:t>
      </w:r>
      <w:r w:rsidR="0067157B">
        <w:rPr>
          <w:rFonts w:asciiTheme="minorHAnsi" w:eastAsia="Times New Roman" w:hAnsiTheme="minorHAnsi" w:cstheme="minorHAnsi"/>
          <w:color w:val="000000"/>
          <w:szCs w:val="22"/>
        </w:rPr>
        <w:t>ese</w:t>
      </w:r>
      <w:r w:rsidRPr="0096080D">
        <w:rPr>
          <w:rFonts w:asciiTheme="minorHAnsi" w:eastAsia="Times New Roman" w:hAnsiTheme="minorHAnsi" w:cstheme="minorHAnsi"/>
          <w:color w:val="000000"/>
          <w:szCs w:val="22"/>
        </w:rPr>
        <w:t xml:space="preserve"> should provide a basis for the development of high-quality multicentre research projects to address these questions, and ultimately improve outcomes for children requiring surgical care. </w:t>
      </w:r>
    </w:p>
    <w:p w14:paraId="1F47035F" w14:textId="77777777" w:rsidR="00493767" w:rsidRDefault="00493767">
      <w:pPr>
        <w:rPr>
          <w:rFonts w:asciiTheme="majorHAnsi" w:eastAsiaTheme="majorEastAsia" w:hAnsiTheme="majorHAnsi" w:cstheme="majorBidi"/>
          <w:i/>
          <w:iCs/>
          <w:color w:val="2F5496" w:themeColor="accent1" w:themeShade="BF"/>
        </w:rPr>
      </w:pPr>
      <w:r>
        <w:br w:type="page"/>
      </w:r>
    </w:p>
    <w:p w14:paraId="517F243E" w14:textId="7A9773EB" w:rsidR="008052B4" w:rsidRDefault="000B43DB" w:rsidP="008052B4">
      <w:pPr>
        <w:pStyle w:val="Heading4"/>
      </w:pPr>
      <w:r>
        <w:lastRenderedPageBreak/>
        <w:t>In</w:t>
      </w:r>
      <w:r w:rsidR="008052B4">
        <w:t>troduction</w:t>
      </w:r>
    </w:p>
    <w:p w14:paraId="131E4A28" w14:textId="46BB4EA2" w:rsidR="00817FC8" w:rsidRDefault="00F20BE7" w:rsidP="006A1ABC">
      <w:pPr>
        <w:pStyle w:val="PlainText"/>
        <w:spacing w:after="240"/>
      </w:pPr>
      <w:r>
        <w:t xml:space="preserve">In the United Kingdom, children with a problem requiring treatment by a surgeon are either treated by a </w:t>
      </w:r>
      <w:r w:rsidR="0018224C">
        <w:t>s</w:t>
      </w:r>
      <w:r>
        <w:t xml:space="preserve">pecialist </w:t>
      </w:r>
      <w:r w:rsidR="0018224C">
        <w:t>p</w:t>
      </w:r>
      <w:r>
        <w:t xml:space="preserve">aediatric </w:t>
      </w:r>
      <w:r w:rsidR="0018224C">
        <w:t>s</w:t>
      </w:r>
      <w:r>
        <w:t xml:space="preserve">urgeon at a </w:t>
      </w:r>
      <w:r w:rsidR="0018224C">
        <w:t xml:space="preserve">Specialist Paediatric Centre (SPC) </w:t>
      </w:r>
      <w:r>
        <w:t xml:space="preserve">or by a </w:t>
      </w:r>
      <w:r w:rsidR="0018224C">
        <w:t>g</w:t>
      </w:r>
      <w:r>
        <w:t xml:space="preserve">eneral </w:t>
      </w:r>
      <w:r w:rsidR="0018224C">
        <w:t>s</w:t>
      </w:r>
      <w:r>
        <w:t xml:space="preserve">urgeon at a </w:t>
      </w:r>
      <w:r w:rsidR="0096080D">
        <w:t>D</w:t>
      </w:r>
      <w:r>
        <w:t>istrict</w:t>
      </w:r>
      <w:r w:rsidR="0096080D">
        <w:t xml:space="preserve"> G</w:t>
      </w:r>
      <w:r>
        <w:t xml:space="preserve">eneral </w:t>
      </w:r>
      <w:r w:rsidR="0096080D">
        <w:t>H</w:t>
      </w:r>
      <w:r>
        <w:t>ospital</w:t>
      </w:r>
      <w:r w:rsidR="00817FC8">
        <w:t xml:space="preserve"> </w:t>
      </w:r>
      <w:r w:rsidR="0018224C">
        <w:t>(</w:t>
      </w:r>
      <w:r w:rsidR="0096080D">
        <w:t>D</w:t>
      </w:r>
      <w:r w:rsidR="00817FC8">
        <w:t>GH)</w:t>
      </w:r>
      <w:r>
        <w:t xml:space="preserve">. The majority of </w:t>
      </w:r>
      <w:r w:rsidR="009B41A2">
        <w:t xml:space="preserve">surgeons in </w:t>
      </w:r>
      <w:r>
        <w:t xml:space="preserve">this latter group are primarily adult surgeons who treat children as part of their practice. </w:t>
      </w:r>
      <w:r w:rsidR="00AD2BB3">
        <w:t>Most</w:t>
      </w:r>
      <w:r w:rsidR="00817FC8">
        <w:t xml:space="preserve"> surgical procedures that come under the umbrella subspecialty of General Surgery of Childhood are carried out in the DGH setting by a </w:t>
      </w:r>
      <w:r w:rsidR="0018224C">
        <w:t>g</w:t>
      </w:r>
      <w:r w:rsidR="00817FC8">
        <w:t xml:space="preserve">eneral </w:t>
      </w:r>
      <w:r w:rsidR="0018224C">
        <w:t>s</w:t>
      </w:r>
      <w:r w:rsidR="00817FC8">
        <w:t>urgeon.</w:t>
      </w:r>
    </w:p>
    <w:p w14:paraId="4A3C6DFA" w14:textId="0998B3B5" w:rsidR="005545AB" w:rsidRDefault="00B56559" w:rsidP="006A1ABC">
      <w:pPr>
        <w:pStyle w:val="PlainText"/>
        <w:spacing w:after="240"/>
      </w:pPr>
      <w:r>
        <w:t>It is recognised that treatment</w:t>
      </w:r>
      <w:r w:rsidR="00F1102E">
        <w:t>s</w:t>
      </w:r>
      <w:r>
        <w:t xml:space="preserve"> offered to children and the outcomes achieved</w:t>
      </w:r>
      <w:r w:rsidR="0096080D">
        <w:t>,</w:t>
      </w:r>
      <w:r>
        <w:t xml:space="preserve"> in both emergency and elective settings</w:t>
      </w:r>
      <w:r w:rsidR="0096080D">
        <w:t>,</w:t>
      </w:r>
      <w:r>
        <w:t xml:space="preserve"> var</w:t>
      </w:r>
      <w:r w:rsidR="0096080D">
        <w:t>y</w:t>
      </w:r>
      <w:r w:rsidR="00B711B4">
        <w:t xml:space="preserve"> between units</w:t>
      </w:r>
      <w:r w:rsidR="0096080D">
        <w:t xml:space="preserve"> </w:t>
      </w:r>
      <w:r w:rsidR="00B711B4">
        <w:fldChar w:fldCharType="begin">
          <w:fldData xml:space="preserve">PEVuZE5vdGU+PENpdGU+PEF1dGhvcj5UaWJvbmk8L0F1dGhvcj48WWVhcj4yMDE0PC9ZZWFyPjxS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</w:fldData>
        </w:fldChar>
      </w:r>
      <w:r w:rsidR="00B711B4">
        <w:instrText xml:space="preserve"> ADDIN EN.CITE </w:instrText>
      </w:r>
      <w:r w:rsidR="00B711B4">
        <w:fldChar w:fldCharType="begin">
          <w:fldData xml:space="preserve">PEVuZE5vdGU+PENpdGU+PEF1dGhvcj5UaWJvbmk8L0F1dGhvcj48WWVhcj4yMDE0PC9ZZWFyPjxS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</w:fldData>
        </w:fldChar>
      </w:r>
      <w:r w:rsidR="00B711B4">
        <w:instrText xml:space="preserve"> ADDIN EN.CITE.DATA </w:instrText>
      </w:r>
      <w:r w:rsidR="00B711B4">
        <w:fldChar w:fldCharType="end"/>
      </w:r>
      <w:r w:rsidR="00B711B4">
        <w:fldChar w:fldCharType="separate"/>
      </w:r>
      <w:r w:rsidR="00B711B4">
        <w:rPr>
          <w:noProof/>
        </w:rPr>
        <w:t>[1, 2]</w:t>
      </w:r>
      <w:r w:rsidR="00B711B4">
        <w:fldChar w:fldCharType="end"/>
      </w:r>
      <w:r w:rsidR="0096080D">
        <w:t>.</w:t>
      </w:r>
      <w:r>
        <w:t xml:space="preserve"> </w:t>
      </w:r>
      <w:r w:rsidR="00D62C67">
        <w:t>T</w:t>
      </w:r>
      <w:r>
        <w:t xml:space="preserve">his </w:t>
      </w:r>
      <w:r w:rsidR="00D62C67">
        <w:t>may be</w:t>
      </w:r>
      <w:r>
        <w:t xml:space="preserve"> due to difference</w:t>
      </w:r>
      <w:r w:rsidR="009B41A2">
        <w:t>s</w:t>
      </w:r>
      <w:r>
        <w:t xml:space="preserve"> of opinion</w:t>
      </w:r>
      <w:r w:rsidR="00D62C67">
        <w:t>,</w:t>
      </w:r>
      <w:r>
        <w:t xml:space="preserve"> different </w:t>
      </w:r>
      <w:r w:rsidR="009B41A2">
        <w:t xml:space="preserve">but equally valid </w:t>
      </w:r>
      <w:r>
        <w:t xml:space="preserve">treatment pathways or local </w:t>
      </w:r>
      <w:r w:rsidR="009B41A2">
        <w:t>considerations</w:t>
      </w:r>
      <w:r>
        <w:t xml:space="preserve">. </w:t>
      </w:r>
      <w:r w:rsidR="0096080D" w:rsidRPr="0096080D">
        <w:t xml:space="preserve">However, as has been more generally acknowledged </w:t>
      </w:r>
      <w:r w:rsidR="00E2696F">
        <w:fldChar w:fldCharType="begin"/>
      </w:r>
      <w:r w:rsidR="00E2696F">
        <w:instrText xml:space="preserve"> ADDIN EN.CITE &lt;EndNote&gt;&lt;Cite&gt;&lt;RecNum&gt;2530&lt;/RecNum&gt;&lt;DisplayText&gt;[3]&lt;/DisplayText&gt;&lt;record&gt;&lt;rec-number&gt;2530&lt;/rec-number&gt;&lt;foreign-keys&gt;&lt;key app="EN" db-id="0ttf5p9pnzwed8eatx5xvrxvxwfwa990x02z" timestamp="1582705735"&gt;2530&lt;/key&gt;&lt;/foreign-keys&gt;&lt;ref-type name="Web Page"&gt;12&lt;/ref-type&gt;&lt;contributors&gt;&lt;/contributors&gt;&lt;titles&gt;&lt;title&gt;Surgical Trials Initiative&lt;/title&gt;&lt;/titles&gt;&lt;volume&gt;2020&lt;/volume&gt;&lt;number&gt;01/02/2020&lt;/number&gt;&lt;dates&gt;&lt;/dates&gt;&lt;publisher&gt;Royal College of Surgeons of England&lt;/publisher&gt;&lt;urls&gt;&lt;related-urls&gt;&lt;url&gt;https://www.rcseng.ac.uk/standards-and-research/research/surgical-trials-initiative/&lt;/url&gt;&lt;/related-urls&gt;&lt;/urls&gt;&lt;/record&gt;&lt;/Cite&gt;&lt;/EndNote&gt;</w:instrText>
      </w:r>
      <w:r w:rsidR="00E2696F">
        <w:fldChar w:fldCharType="separate"/>
      </w:r>
      <w:r w:rsidR="00E2696F">
        <w:rPr>
          <w:noProof/>
        </w:rPr>
        <w:t>[3]</w:t>
      </w:r>
      <w:r w:rsidR="00E2696F">
        <w:fldChar w:fldCharType="end"/>
      </w:r>
      <w:r w:rsidR="005D2BAF">
        <w:t>,</w:t>
      </w:r>
      <w:r w:rsidR="0096080D">
        <w:t xml:space="preserve"> </w:t>
      </w:r>
      <w:r w:rsidR="0096080D" w:rsidRPr="0096080D">
        <w:t>this variation may be attributable to a lack of evidence underpinning current surgical practice</w:t>
      </w:r>
      <w:r w:rsidR="009B41A2">
        <w:t>.</w:t>
      </w:r>
      <w:r w:rsidR="00D62C67">
        <w:t xml:space="preserve"> T</w:t>
      </w:r>
      <w:r>
        <w:t>here exists a motivation amongst surgeons to generate this evidence by participating in and contributing to high quality research</w:t>
      </w:r>
      <w:r w:rsidR="0096080D">
        <w:t xml:space="preserve"> </w:t>
      </w:r>
      <w:r w:rsidR="00B711B4">
        <w:fldChar w:fldCharType="begin">
          <w:fldData xml:space="preserve">PEVuZE5vdGU+PENpdGU+PEF1dGhvcj5Ta2Vycml0dDwvQXV0aG9yPjxZZWFyPjIwMTU8L1llYXI+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</w:fldData>
        </w:fldChar>
      </w:r>
      <w:r w:rsidR="00E2696F">
        <w:instrText xml:space="preserve"> ADDIN EN.CITE </w:instrText>
      </w:r>
      <w:r w:rsidR="00E2696F">
        <w:fldChar w:fldCharType="begin">
          <w:fldData xml:space="preserve">PEVuZE5vdGU+PENpdGU+PEF1dGhvcj5Ta2Vycml0dDwvQXV0aG9yPjxZZWFyPjIwMTU8L1llYXI+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</w:fldData>
        </w:fldChar>
      </w:r>
      <w:r w:rsidR="00E2696F">
        <w:instrText xml:space="preserve"> ADDIN EN.CITE.DATA </w:instrText>
      </w:r>
      <w:r w:rsidR="00E2696F">
        <w:fldChar w:fldCharType="end"/>
      </w:r>
      <w:r w:rsidR="00B711B4">
        <w:fldChar w:fldCharType="separate"/>
      </w:r>
      <w:r w:rsidR="00E2696F">
        <w:rPr>
          <w:noProof/>
        </w:rPr>
        <w:t>[4, 5]</w:t>
      </w:r>
      <w:r w:rsidR="00B711B4">
        <w:fldChar w:fldCharType="end"/>
      </w:r>
      <w:r w:rsidR="0096080D">
        <w:t>.</w:t>
      </w:r>
    </w:p>
    <w:p w14:paraId="694A2C75" w14:textId="17B05A98" w:rsidR="00F20BE7" w:rsidRDefault="005545AB" w:rsidP="006A1ABC">
      <w:pPr>
        <w:pStyle w:val="PlainText"/>
        <w:spacing w:after="240"/>
      </w:pPr>
      <w:r>
        <w:t>Applying a systematic approach to the identification of important research questions</w:t>
      </w:r>
      <w:r w:rsidR="00110F86">
        <w:t xml:space="preserve"> should make research more useful</w:t>
      </w:r>
      <w:r w:rsidR="0014181B">
        <w:t xml:space="preserve"> </w:t>
      </w:r>
      <w:r w:rsidR="0014181B">
        <w:fldChar w:fldCharType="begin"/>
      </w:r>
      <w:r w:rsidR="0014181B">
        <w:instrText xml:space="preserve"> ADDIN EN.CITE &lt;EndNote&gt;&lt;Cite&gt;&lt;Author&gt;Ioannidis&lt;/Author&gt;&lt;Year&gt;2016&lt;/Year&gt;&lt;RecNum&gt;2533&lt;/RecNum&gt;&lt;DisplayText&gt;[6]&lt;/DisplayText&gt;&lt;record&gt;&lt;rec-number&gt;2533&lt;/rec-number&gt;&lt;foreign-keys&gt;&lt;key app="EN" db-id="0ttf5p9pnzwed8eatx5xvrxvxwfwa990x02z" timestamp="1583225729"&gt;2533&lt;/key&gt;&lt;/foreign-keys&gt;&lt;ref-type name="Journal Article"&gt;17&lt;/ref-type&gt;&lt;contributors&gt;&lt;authors&gt;&lt;author&gt;Ioannidis, John P. A.&lt;/author&gt;&lt;/authors&gt;&lt;/contributors&gt;&lt;titles&gt;&lt;title&gt;Why Most Clinical Research Is Not Useful&lt;/title&gt;&lt;secondary-title&gt;PLOS Medicine&lt;/secondary-title&gt;&lt;/titles&gt;&lt;periodical&gt;&lt;full-title&gt;PLOS Medicine&lt;/full-title&gt;&lt;/periodical&gt;&lt;pages&gt;e1002049&lt;/pages&gt;&lt;volume&gt;13&lt;/volume&gt;&lt;number&gt;6&lt;/number&gt;&lt;dates&gt;&lt;year&gt;2016&lt;/year&gt;&lt;/dates&gt;&lt;publisher&gt;Public Library of Science&lt;/publisher&gt;&lt;urls&gt;&lt;related-urls&gt;&lt;url&gt;https://doi.org/10.1371/journal.pmed.1002049&lt;/url&gt;&lt;/related-urls&gt;&lt;/urls&gt;&lt;electronic-resource-num&gt;10.1371/journal.pmed.1002049&lt;/electronic-resource-num&gt;&lt;/record&gt;&lt;/Cite&gt;&lt;/EndNote&gt;</w:instrText>
      </w:r>
      <w:r w:rsidR="0014181B">
        <w:fldChar w:fldCharType="separate"/>
      </w:r>
      <w:r w:rsidR="0014181B">
        <w:rPr>
          <w:noProof/>
        </w:rPr>
        <w:t>[6]</w:t>
      </w:r>
      <w:r w:rsidR="0014181B">
        <w:fldChar w:fldCharType="end"/>
      </w:r>
      <w:r w:rsidR="00110F86">
        <w:t>. A</w:t>
      </w:r>
      <w:r w:rsidR="00B56559">
        <w:t xml:space="preserve"> particular challenge to performing research is availability of funding and identification of priority areas for the limited funding that exists. The generation of priority areas may facilitate funding bodies to target resources effectively. A multicentre research program within th</w:t>
      </w:r>
      <w:r w:rsidR="00244859">
        <w:t>e</w:t>
      </w:r>
      <w:r w:rsidR="00B56559">
        <w:t xml:space="preserve"> high</w:t>
      </w:r>
      <w:r w:rsidR="009B41A2">
        <w:t>-</w:t>
      </w:r>
      <w:r w:rsidR="00B56559">
        <w:t>volume subspecialty</w:t>
      </w:r>
      <w:r w:rsidR="00244859">
        <w:t xml:space="preserve"> of General Surgery of Childhood</w:t>
      </w:r>
      <w:r w:rsidR="00B56559">
        <w:t xml:space="preserve">, which </w:t>
      </w:r>
      <w:r w:rsidR="00FF4D51">
        <w:t>has</w:t>
      </w:r>
      <w:r w:rsidR="00B56559">
        <w:t xml:space="preserve"> often </w:t>
      </w:r>
      <w:r w:rsidR="00FF4D51">
        <w:t xml:space="preserve">been </w:t>
      </w:r>
      <w:r w:rsidR="00B56559">
        <w:t>overlooked, has the potential to deliver benefit to a large number of children</w:t>
      </w:r>
      <w:r w:rsidR="00D62C67">
        <w:t xml:space="preserve"> and their families</w:t>
      </w:r>
      <w:r w:rsidR="00B56559">
        <w:t xml:space="preserve"> across many units.</w:t>
      </w:r>
      <w:r w:rsidR="00B56559" w:rsidRPr="00B56559">
        <w:t xml:space="preserve"> </w:t>
      </w:r>
      <w:r w:rsidR="005015DA">
        <w:t>Against</w:t>
      </w:r>
      <w:r w:rsidR="00B56559">
        <w:t xml:space="preserve"> this background</w:t>
      </w:r>
      <w:r w:rsidR="00FF4D51">
        <w:t>,</w:t>
      </w:r>
      <w:r w:rsidR="00B56559">
        <w:t xml:space="preserve"> </w:t>
      </w:r>
      <w:r w:rsidR="00063F74">
        <w:t>the aim</w:t>
      </w:r>
      <w:r w:rsidR="00B94B52">
        <w:t xml:space="preserve"> was</w:t>
      </w:r>
      <w:r w:rsidR="00B56559">
        <w:t xml:space="preserve"> to generate a list of research priorities within the field of General Surgery of Childhood.</w:t>
      </w:r>
    </w:p>
    <w:p w14:paraId="407788A8" w14:textId="1244BAC2" w:rsidR="000B43DB" w:rsidRDefault="003B453D" w:rsidP="000B43DB">
      <w:pPr>
        <w:pStyle w:val="Heading4"/>
      </w:pPr>
      <w:r>
        <w:t>Methods</w:t>
      </w:r>
    </w:p>
    <w:p w14:paraId="0F2752E3" w14:textId="310BEC6D" w:rsidR="009B41A2" w:rsidRDefault="00B94B52" w:rsidP="006A1ABC">
      <w:pPr>
        <w:pStyle w:val="PlainText"/>
        <w:spacing w:after="240"/>
      </w:pPr>
      <w:r>
        <w:t>A</w:t>
      </w:r>
      <w:r w:rsidR="003B453D">
        <w:t xml:space="preserve"> </w:t>
      </w:r>
      <w:r w:rsidR="00E21B0C">
        <w:t xml:space="preserve">UK-wide </w:t>
      </w:r>
      <w:r w:rsidR="003B453D">
        <w:t xml:space="preserve">modified Delphi process </w:t>
      </w:r>
      <w:r>
        <w:t xml:space="preserve">was undertaken </w:t>
      </w:r>
      <w:r w:rsidR="003B453D">
        <w:t>to identify and prioritise research questions within the field of General Surgery of Childhood</w:t>
      </w:r>
      <w:r w:rsidR="00E21B0C">
        <w:t>: both</w:t>
      </w:r>
      <w:r w:rsidR="003B453D">
        <w:t xml:space="preserve"> </w:t>
      </w:r>
      <w:r w:rsidR="0018224C">
        <w:t>s</w:t>
      </w:r>
      <w:r w:rsidR="003B453D">
        <w:t xml:space="preserve">pecialist </w:t>
      </w:r>
      <w:r w:rsidR="0018224C">
        <w:t>p</w:t>
      </w:r>
      <w:r w:rsidR="003B453D">
        <w:t xml:space="preserve">aediatric </w:t>
      </w:r>
      <w:r w:rsidR="0018224C">
        <w:t>s</w:t>
      </w:r>
      <w:r w:rsidR="003B453D">
        <w:t xml:space="preserve">urgeons and </w:t>
      </w:r>
      <w:r w:rsidR="0018224C">
        <w:t>ge</w:t>
      </w:r>
      <w:r w:rsidR="003B453D">
        <w:t xml:space="preserve">neral </w:t>
      </w:r>
      <w:r w:rsidR="0018224C">
        <w:t>s</w:t>
      </w:r>
      <w:r w:rsidR="003B453D">
        <w:t>urgeons who treat children</w:t>
      </w:r>
      <w:r w:rsidR="00E21B0C">
        <w:t xml:space="preserve"> contributed</w:t>
      </w:r>
      <w:r w:rsidR="003B453D">
        <w:t>. Whilst there is no gold standard process for research prioritisation, the experience of other organisations and groups who have performed similar work</w:t>
      </w:r>
      <w:r w:rsidR="00D17056">
        <w:t xml:space="preserve"> was used</w:t>
      </w:r>
      <w:r w:rsidR="00B87E20">
        <w:t xml:space="preserve"> in planning the process</w:t>
      </w:r>
      <w:r w:rsidR="00D17056">
        <w:t xml:space="preserve"> </w:t>
      </w:r>
      <w:r w:rsidR="003B453D">
        <w:t xml:space="preserve"> </w:t>
      </w:r>
      <w:r w:rsidR="00244859">
        <w:fldChar w:fldCharType="begin">
          <w:fldData xml:space="preserve">PEVuZE5vdGU+PENpdGU+PEF1dGhvcj5QZXJyeTwvQXV0aG9yPjxZZWFyPjIwMTg8L1llYXI+PFJl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4OTgtOTA1PC9wYWdl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=
</w:fldData>
        </w:fldChar>
      </w:r>
      <w:r w:rsidR="0014181B">
        <w:instrText xml:space="preserve"> ADDIN EN.CITE </w:instrText>
      </w:r>
      <w:r w:rsidR="0014181B">
        <w:fldChar w:fldCharType="begin">
          <w:fldData xml:space="preserve">PEVuZE5vdGU+PENpdGU+PEF1dGhvcj5QZXJyeTwvQXV0aG9yPjxZZWFyPjIwMTg8L1llYXI+PFJl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4OTgtOTA1PC9wYWdl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=
</w:fldData>
        </w:fldChar>
      </w:r>
      <w:r w:rsidR="0014181B">
        <w:instrText xml:space="preserve"> ADDIN EN.CITE.DATA </w:instrText>
      </w:r>
      <w:r w:rsidR="0014181B">
        <w:fldChar w:fldCharType="end"/>
      </w:r>
      <w:r w:rsidR="00244859">
        <w:fldChar w:fldCharType="separate"/>
      </w:r>
      <w:r w:rsidR="0014181B">
        <w:rPr>
          <w:noProof/>
        </w:rPr>
        <w:t>[7-9]</w:t>
      </w:r>
      <w:r w:rsidR="00244859">
        <w:fldChar w:fldCharType="end"/>
      </w:r>
      <w:r w:rsidR="003B453D">
        <w:t>.</w:t>
      </w:r>
    </w:p>
    <w:p w14:paraId="09D386EE" w14:textId="1221BA9A" w:rsidR="009B41A2" w:rsidRDefault="0050058D" w:rsidP="006A1ABC">
      <w:pPr>
        <w:pStyle w:val="PlainText"/>
        <w:spacing w:after="240"/>
      </w:pPr>
      <w:r>
        <w:t>The</w:t>
      </w:r>
      <w:r w:rsidR="00A35E4E">
        <w:t xml:space="preserve"> scope of th</w:t>
      </w:r>
      <w:r w:rsidR="0018224C">
        <w:t>e</w:t>
      </w:r>
      <w:r w:rsidR="00A35E4E">
        <w:t xml:space="preserve"> prioritisation process </w:t>
      </w:r>
      <w:r>
        <w:t xml:space="preserve">was defined </w:t>
      </w:r>
      <w:r w:rsidR="00A35E4E">
        <w:t xml:space="preserve">as General Surgery of Childhood and </w:t>
      </w:r>
      <w:r>
        <w:t xml:space="preserve">it was </w:t>
      </w:r>
      <w:r w:rsidR="00A35E4E">
        <w:t>intended for it to include an</w:t>
      </w:r>
      <w:r w:rsidR="00D317AD">
        <w:t>y</w:t>
      </w:r>
      <w:r w:rsidR="00A35E4E">
        <w:t xml:space="preserve"> </w:t>
      </w:r>
      <w:r w:rsidR="007F3CBB">
        <w:t xml:space="preserve">non-specialist </w:t>
      </w:r>
      <w:r w:rsidR="00A35E4E">
        <w:t xml:space="preserve">condition treated by a surgeon that is regularly undertaken in the UK </w:t>
      </w:r>
      <w:r w:rsidR="009B41A2">
        <w:t xml:space="preserve">both </w:t>
      </w:r>
      <w:r w:rsidR="00A35E4E">
        <w:t xml:space="preserve">in </w:t>
      </w:r>
      <w:r w:rsidR="0018224C">
        <w:t>SPC</w:t>
      </w:r>
      <w:r w:rsidR="00A35E4E">
        <w:t xml:space="preserve"> </w:t>
      </w:r>
      <w:r w:rsidR="007F3CBB">
        <w:t xml:space="preserve">and </w:t>
      </w:r>
      <w:r w:rsidR="0018224C">
        <w:t>DGH</w:t>
      </w:r>
      <w:r w:rsidR="007F3CBB">
        <w:t xml:space="preserve"> setting</w:t>
      </w:r>
      <w:r w:rsidR="0018224C">
        <w:t>s</w:t>
      </w:r>
      <w:r w:rsidR="00A35E4E">
        <w:t xml:space="preserve">. Acknowledging that this practice has changed over time, conditions that have recently largely migrated from the DGH setting into </w:t>
      </w:r>
      <w:r w:rsidR="0018224C">
        <w:t>SPCs</w:t>
      </w:r>
      <w:r w:rsidR="00C31171">
        <w:t>,</w:t>
      </w:r>
      <w:r w:rsidR="0018224C">
        <w:t xml:space="preserve"> s</w:t>
      </w:r>
      <w:r w:rsidR="00A35E4E">
        <w:t xml:space="preserve">uch as pyloric stenosis </w:t>
      </w:r>
      <w:r w:rsidR="00244859">
        <w:fldChar w:fldCharType="begin">
          <w:fldData xml:space="preserve">PEVuZE5vdGU+PENpdGU+PEF1dGhvcj5MYW5zZGFsZTwvQXV0aG9yPjxZZWFyPjIwMTg8L1llYXI+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</w:fldData>
        </w:fldChar>
      </w:r>
      <w:r w:rsidR="0014181B">
        <w:instrText xml:space="preserve"> ADDIN EN.CITE </w:instrText>
      </w:r>
      <w:r w:rsidR="0014181B">
        <w:fldChar w:fldCharType="begin">
          <w:fldData xml:space="preserve">PEVuZE5vdGU+PENpdGU+PEF1dGhvcj5MYW5zZGFsZTwvQXV0aG9yPjxZZWFyPjIwMTg8L1llYXI+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</w:fldData>
        </w:fldChar>
      </w:r>
      <w:r w:rsidR="0014181B">
        <w:instrText xml:space="preserve"> ADDIN EN.CITE.DATA </w:instrText>
      </w:r>
      <w:r w:rsidR="0014181B">
        <w:fldChar w:fldCharType="end"/>
      </w:r>
      <w:r w:rsidR="00244859">
        <w:fldChar w:fldCharType="separate"/>
      </w:r>
      <w:r w:rsidR="0014181B">
        <w:rPr>
          <w:noProof/>
        </w:rPr>
        <w:t>[10]</w:t>
      </w:r>
      <w:r w:rsidR="00244859">
        <w:fldChar w:fldCharType="end"/>
      </w:r>
      <w:r w:rsidR="00C31171">
        <w:t>, were excluded</w:t>
      </w:r>
      <w:r w:rsidR="00A35E4E">
        <w:t xml:space="preserve">. </w:t>
      </w:r>
      <w:r w:rsidR="007357E4">
        <w:t xml:space="preserve">We also excluded basic science research questions. </w:t>
      </w:r>
      <w:r w:rsidR="004B0F57">
        <w:t>C</w:t>
      </w:r>
      <w:r w:rsidR="00A35E4E">
        <w:t>onditions and procedures in both emergency and elective settings</w:t>
      </w:r>
      <w:r w:rsidR="004B0F57">
        <w:t xml:space="preserve"> were explicitly included</w:t>
      </w:r>
      <w:r w:rsidR="00A35E4E">
        <w:t>.</w:t>
      </w:r>
      <w:r w:rsidR="008E1F7E">
        <w:t xml:space="preserve"> </w:t>
      </w:r>
      <w:r w:rsidR="005B17A5">
        <w:t>From the outset</w:t>
      </w:r>
      <w:r w:rsidR="004B0F57">
        <w:t>,</w:t>
      </w:r>
      <w:r w:rsidR="005B17A5">
        <w:t xml:space="preserve"> </w:t>
      </w:r>
      <w:r w:rsidR="004B0F57">
        <w:t xml:space="preserve">the </w:t>
      </w:r>
      <w:r w:rsidR="005B17A5">
        <w:t xml:space="preserve">intention was to generate a ‘top 10’ list for </w:t>
      </w:r>
      <w:r w:rsidR="00121D97">
        <w:t>both</w:t>
      </w:r>
      <w:r w:rsidR="005B17A5">
        <w:t xml:space="preserve"> elective and emergency fields.</w:t>
      </w:r>
    </w:p>
    <w:p w14:paraId="69EE725B" w14:textId="7827453E" w:rsidR="003B453D" w:rsidRDefault="008E1F7E" w:rsidP="006A1ABC">
      <w:pPr>
        <w:pStyle w:val="PlainText"/>
        <w:spacing w:after="240"/>
      </w:pPr>
      <w:r>
        <w:t>The project was completed in accordance with a predefined protocol</w:t>
      </w:r>
      <w:r w:rsidR="00F21B32">
        <w:t xml:space="preserve"> and was overseen by a steering group containing </w:t>
      </w:r>
      <w:r w:rsidR="00244859">
        <w:t xml:space="preserve">general </w:t>
      </w:r>
      <w:r w:rsidR="00F21B32">
        <w:t xml:space="preserve">and </w:t>
      </w:r>
      <w:r w:rsidR="00244859">
        <w:t xml:space="preserve">specialist </w:t>
      </w:r>
      <w:r w:rsidR="00F21B32">
        <w:t xml:space="preserve">paediatric surgeons, a </w:t>
      </w:r>
      <w:r w:rsidR="00244859">
        <w:t>parent</w:t>
      </w:r>
      <w:r w:rsidR="00F21B32">
        <w:t xml:space="preserve"> representative and a surgical trainee. </w:t>
      </w:r>
    </w:p>
    <w:p w14:paraId="2E5F3D4C" w14:textId="159866AB" w:rsidR="003B453D" w:rsidRPr="008052B4" w:rsidRDefault="003B453D" w:rsidP="006A1ABC">
      <w:pPr>
        <w:pStyle w:val="PlainText"/>
        <w:spacing w:after="240"/>
        <w:rPr>
          <w:u w:val="single"/>
        </w:rPr>
      </w:pPr>
      <w:r w:rsidRPr="008052B4">
        <w:rPr>
          <w:u w:val="single"/>
        </w:rPr>
        <w:t>Stage 1</w:t>
      </w:r>
      <w:r w:rsidR="00A10166">
        <w:rPr>
          <w:u w:val="single"/>
        </w:rPr>
        <w:t>A</w:t>
      </w:r>
      <w:r w:rsidRPr="008052B4">
        <w:rPr>
          <w:u w:val="single"/>
        </w:rPr>
        <w:t xml:space="preserve">: </w:t>
      </w:r>
      <w:r w:rsidR="00A10166">
        <w:rPr>
          <w:u w:val="single"/>
        </w:rPr>
        <w:t>S</w:t>
      </w:r>
      <w:r w:rsidRPr="008052B4">
        <w:rPr>
          <w:u w:val="single"/>
        </w:rPr>
        <w:t>coping survey for identification of research questions</w:t>
      </w:r>
    </w:p>
    <w:p w14:paraId="7B4FB3F8" w14:textId="0CF6FB6E" w:rsidR="00A35E4E" w:rsidRDefault="00A35E4E" w:rsidP="00A35E4E">
      <w:pPr>
        <w:pStyle w:val="PlainText"/>
        <w:spacing w:after="240"/>
      </w:pPr>
      <w:r>
        <w:t xml:space="preserve">Participants were invited </w:t>
      </w:r>
      <w:r w:rsidR="00244859">
        <w:t xml:space="preserve">to </w:t>
      </w:r>
      <w:r>
        <w:t xml:space="preserve">nominate research questions which they believed were important to answer in the field </w:t>
      </w:r>
      <w:r w:rsidR="0018224C">
        <w:t>of</w:t>
      </w:r>
      <w:r>
        <w:t xml:space="preserve"> </w:t>
      </w:r>
      <w:r w:rsidR="00FE71CE">
        <w:t>G</w:t>
      </w:r>
      <w:r>
        <w:t xml:space="preserve">eneral </w:t>
      </w:r>
      <w:r w:rsidR="00FE71CE">
        <w:t>S</w:t>
      </w:r>
      <w:r>
        <w:t xml:space="preserve">urgery of </w:t>
      </w:r>
      <w:r w:rsidR="00FE71CE">
        <w:t>C</w:t>
      </w:r>
      <w:r>
        <w:t xml:space="preserve">hildhood. </w:t>
      </w:r>
      <w:r w:rsidR="00FE71CE">
        <w:t>A</w:t>
      </w:r>
      <w:r w:rsidR="003B453D">
        <w:t xml:space="preserve"> link to complete </w:t>
      </w:r>
      <w:r w:rsidR="00C1553A">
        <w:t>a questionnaire</w:t>
      </w:r>
      <w:r w:rsidR="00FE71CE">
        <w:t xml:space="preserve"> was distributed</w:t>
      </w:r>
      <w:r w:rsidR="00C1553A">
        <w:t xml:space="preserve"> </w:t>
      </w:r>
      <w:r w:rsidR="003B453D">
        <w:t>to members of the British Association of Paediatric Surgeons, the Association of Surgeons of Great Britain and Ireland, the Paediatric Surgery Trainees Research Network</w:t>
      </w:r>
      <w:r>
        <w:t>, The Paediatric Stoma Nurses Group</w:t>
      </w:r>
      <w:r w:rsidR="003B453D">
        <w:t xml:space="preserve"> and directly to known personal contacts of the study team who work in the field of General Surgery of Childhood. </w:t>
      </w:r>
      <w:r w:rsidR="006B2661">
        <w:t xml:space="preserve">The survey was also advertised via social media channels of individuals and these organisations. </w:t>
      </w:r>
      <w:r>
        <w:t>Through this broad approach</w:t>
      </w:r>
      <w:r w:rsidR="002F702C">
        <w:t>,</w:t>
      </w:r>
      <w:r>
        <w:t xml:space="preserve"> </w:t>
      </w:r>
      <w:r w:rsidR="002F702C">
        <w:t xml:space="preserve">the </w:t>
      </w:r>
      <w:r>
        <w:t>aim</w:t>
      </w:r>
      <w:r w:rsidR="002F702C">
        <w:t xml:space="preserve"> was</w:t>
      </w:r>
      <w:r>
        <w:t xml:space="preserve"> to engage a range of key stakeholders (specialist paediatric surgeons, general surgeons who treat children, surgical specialist nurses and other healthcare professionals involved in the surgical care of children) to ensure </w:t>
      </w:r>
      <w:r w:rsidR="006B2661">
        <w:t>a breadth of opinion across different professional groups.</w:t>
      </w:r>
      <w:r>
        <w:t xml:space="preserve"> </w:t>
      </w:r>
      <w:r w:rsidR="00BD329B">
        <w:t>R</w:t>
      </w:r>
      <w:r>
        <w:t xml:space="preserve">esponses in a PICO </w:t>
      </w:r>
      <w:r w:rsidR="0018224C">
        <w:t xml:space="preserve">format </w:t>
      </w:r>
      <w:r>
        <w:lastRenderedPageBreak/>
        <w:t>(Population, Intervention, Comparator and Outcome)</w:t>
      </w:r>
      <w:r w:rsidR="00BD329B">
        <w:t xml:space="preserve"> were encouraged</w:t>
      </w:r>
      <w:r w:rsidR="006B2661">
        <w:t>, explicitly invit</w:t>
      </w:r>
      <w:r w:rsidR="0018224C">
        <w:t>ing</w:t>
      </w:r>
      <w:r w:rsidR="006B2661">
        <w:t xml:space="preserve"> responses in elective and emergency fields and not limit</w:t>
      </w:r>
      <w:r w:rsidR="0018224C">
        <w:t>ing</w:t>
      </w:r>
      <w:r w:rsidR="006B2661">
        <w:t xml:space="preserve"> the number of questions each individual could propose. The survey was administered online using the REDCap tool </w:t>
      </w:r>
      <w:r w:rsidR="00244859">
        <w:fldChar w:fldCharType="begin"/>
      </w:r>
      <w:r w:rsidR="0014181B">
        <w:instrText xml:space="preserve"> ADDIN EN.CITE &lt;EndNote&gt;&lt;Cite&gt;&lt;Author&gt;Harris&lt;/Author&gt;&lt;Year&gt;2009&lt;/Year&gt;&lt;RecNum&gt;2286&lt;/RecNum&gt;&lt;DisplayText&gt;[11]&lt;/DisplayText&gt;&lt;record&gt;&lt;rec-number&gt;2286&lt;/rec-number&gt;&lt;foreign-keys&gt;&lt;key app="EN" db-id="0ttf5p9pnzwed8eatx5xvrxvxwfwa990x02z" timestamp="1471447144"&gt;2286&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www.ncbi.nlm.nih.gov/pubmed/18929686&lt;/url&gt;&lt;/related-urls&gt;&lt;/urls&gt;&lt;custom2&gt;2700030&lt;/custom2&gt;&lt;electronic-resource-num&gt;10.1016/j.jbi.2008.08.010&lt;/electronic-resource-num&gt;&lt;/record&gt;&lt;/Cite&gt;&lt;/EndNote&gt;</w:instrText>
      </w:r>
      <w:r w:rsidR="00244859">
        <w:fldChar w:fldCharType="separate"/>
      </w:r>
      <w:r w:rsidR="0014181B">
        <w:rPr>
          <w:noProof/>
        </w:rPr>
        <w:t>[11]</w:t>
      </w:r>
      <w:r w:rsidR="00244859">
        <w:fldChar w:fldCharType="end"/>
      </w:r>
      <w:r w:rsidR="006B2661">
        <w:t xml:space="preserve"> and was open for a period of 1 month </w:t>
      </w:r>
      <w:r w:rsidR="0018224C">
        <w:t>beginning</w:t>
      </w:r>
      <w:r w:rsidR="00D317AD">
        <w:t xml:space="preserve"> </w:t>
      </w:r>
      <w:r w:rsidR="006B2661">
        <w:t xml:space="preserve">in </w:t>
      </w:r>
      <w:r w:rsidR="00526D42">
        <w:t>mid-May</w:t>
      </w:r>
      <w:r w:rsidR="006B2661">
        <w:t xml:space="preserve"> 2019. Reminder invitations were sent 1 and 2 weeks after the survey opened.</w:t>
      </w:r>
    </w:p>
    <w:p w14:paraId="36A44E76" w14:textId="1457C68D" w:rsidR="006B2661" w:rsidRPr="008052B4" w:rsidRDefault="006B2661" w:rsidP="00A35E4E">
      <w:pPr>
        <w:pStyle w:val="PlainText"/>
        <w:spacing w:after="240"/>
        <w:rPr>
          <w:u w:val="single"/>
        </w:rPr>
      </w:pPr>
      <w:r w:rsidRPr="008052B4">
        <w:rPr>
          <w:u w:val="single"/>
        </w:rPr>
        <w:t>Stage 1B: Refinement of research questions</w:t>
      </w:r>
    </w:p>
    <w:p w14:paraId="23A3A35B" w14:textId="1278F10C" w:rsidR="006B2661" w:rsidRDefault="006B2661" w:rsidP="006B2661">
      <w:pPr>
        <w:pStyle w:val="PlainText"/>
        <w:spacing w:after="240"/>
      </w:pPr>
      <w:r>
        <w:t xml:space="preserve">Questions were reviewed by the study team to ensure that they were within the scope of </w:t>
      </w:r>
      <w:r w:rsidR="00B65FD7">
        <w:t>G</w:t>
      </w:r>
      <w:r>
        <w:t xml:space="preserve">eneral </w:t>
      </w:r>
      <w:r w:rsidR="00B65FD7">
        <w:t>S</w:t>
      </w:r>
      <w:r>
        <w:t xml:space="preserve">urgery of </w:t>
      </w:r>
      <w:r w:rsidR="00B65FD7">
        <w:t>C</w:t>
      </w:r>
      <w:r>
        <w:t xml:space="preserve">hildhood and separated into elective and emergency themes. Questions that were considered to be </w:t>
      </w:r>
      <w:r w:rsidR="00150899">
        <w:t xml:space="preserve">exclusively </w:t>
      </w:r>
      <w:r>
        <w:t>within the field o</w:t>
      </w:r>
      <w:r w:rsidR="00150899">
        <w:t>f</w:t>
      </w:r>
      <w:r>
        <w:t xml:space="preserve"> specialist paediatric surgery or basic science were excluded. </w:t>
      </w:r>
      <w:r w:rsidR="00B65FD7">
        <w:t>Where possible, t</w:t>
      </w:r>
      <w:r w:rsidR="00A10166">
        <w:t>he study team merged s</w:t>
      </w:r>
      <w:r>
        <w:t>imilar or related research questions</w:t>
      </w:r>
      <w:r w:rsidR="00A10166">
        <w:t xml:space="preserve"> </w:t>
      </w:r>
      <w:r>
        <w:t>into a single question.</w:t>
      </w:r>
      <w:r w:rsidR="00150899">
        <w:t xml:space="preserve"> </w:t>
      </w:r>
      <w:r w:rsidR="002A0EFB">
        <w:t xml:space="preserve">Merging of questions only took place when there was consensus amongst the study team to do so and care was taken not to lose the detail or meaning of questions during this process. </w:t>
      </w:r>
      <w:r w:rsidR="00150899">
        <w:t>Research questions were f</w:t>
      </w:r>
      <w:r w:rsidR="00B65FD7">
        <w:t>ramed in a</w:t>
      </w:r>
      <w:r w:rsidR="00150899">
        <w:t xml:space="preserve"> PICO format where possible</w:t>
      </w:r>
      <w:r w:rsidR="00B65FD7">
        <w:t>,</w:t>
      </w:r>
      <w:r w:rsidR="00150899">
        <w:t xml:space="preserve"> making it explicit that the term </w:t>
      </w:r>
      <w:r w:rsidR="008052B4">
        <w:t>‘</w:t>
      </w:r>
      <w:r w:rsidR="00150899">
        <w:t>outcome</w:t>
      </w:r>
      <w:r w:rsidR="008052B4">
        <w:t>’</w:t>
      </w:r>
      <w:r w:rsidR="00150899">
        <w:t xml:space="preserve"> would include a </w:t>
      </w:r>
      <w:r w:rsidR="00B65FD7">
        <w:t xml:space="preserve">variety of domains: </w:t>
      </w:r>
      <w:r w:rsidR="00150899" w:rsidRPr="00150899">
        <w:t>clinical outcomes, patient experience, process or resource use</w:t>
      </w:r>
      <w:r w:rsidR="00150899">
        <w:t xml:space="preserve"> </w:t>
      </w:r>
      <w:r w:rsidR="00B65FD7">
        <w:t>(</w:t>
      </w:r>
      <w:r w:rsidR="008052B4">
        <w:t xml:space="preserve">in accordance with guidance from the Health Foundation </w:t>
      </w:r>
      <w:r w:rsidR="00E2696F">
        <w:fldChar w:fldCharType="begin"/>
      </w:r>
      <w:r w:rsidR="0014181B">
        <w:instrText xml:space="preserve"> ADDIN EN.CITE &lt;EndNote&gt;&lt;Cite&gt;&lt;Author&gt;de Silva&lt;/Author&gt;&lt;Year&gt;2013&lt;/Year&gt;&lt;RecNum&gt;2529&lt;/RecNum&gt;&lt;DisplayText&gt;[12]&lt;/DisplayText&gt;&lt;record&gt;&lt;rec-number&gt;2529&lt;/rec-number&gt;&lt;foreign-keys&gt;&lt;key app="EN" db-id="0ttf5p9pnzwed8eatx5xvrxvxwfwa990x02z" timestamp="1582705498"&gt;2529&lt;/key&gt;&lt;/foreign-keys&gt;&lt;ref-type name="Report"&gt;27&lt;/ref-type&gt;&lt;contributors&gt;&lt;authors&gt;&lt;author&gt;de Silva, D.&lt;/author&gt;&lt;/authors&gt;&lt;tertiary-authors&gt;&lt;author&gt;The Health Foundation&lt;/author&gt;&lt;/tertiary-authors&gt;&lt;/contributors&gt;&lt;titles&gt;&lt;title&gt;Measuring Patient Experience&lt;/title&gt;&lt;/titles&gt;&lt;dates&gt;&lt;year&gt;2013&lt;/year&gt;&lt;/dates&gt;&lt;urls&gt;&lt;/urls&gt;&lt;/record&gt;&lt;/Cite&gt;&lt;/EndNote&gt;</w:instrText>
      </w:r>
      <w:r w:rsidR="00E2696F">
        <w:fldChar w:fldCharType="separate"/>
      </w:r>
      <w:r w:rsidR="0014181B">
        <w:rPr>
          <w:noProof/>
        </w:rPr>
        <w:t>[12]</w:t>
      </w:r>
      <w:r w:rsidR="00E2696F">
        <w:fldChar w:fldCharType="end"/>
      </w:r>
      <w:r w:rsidR="00B65FD7">
        <w:t>)</w:t>
      </w:r>
      <w:r w:rsidR="008052B4">
        <w:t xml:space="preserve">. It was </w:t>
      </w:r>
      <w:r w:rsidR="00B65FD7">
        <w:t>made clear that when an appropriate C</w:t>
      </w:r>
      <w:r w:rsidR="00150899">
        <w:t xml:space="preserve">ore </w:t>
      </w:r>
      <w:r w:rsidR="00B65FD7">
        <w:t>O</w:t>
      </w:r>
      <w:r w:rsidR="00150899">
        <w:t xml:space="preserve">utcome </w:t>
      </w:r>
      <w:r w:rsidR="00B65FD7">
        <w:t>S</w:t>
      </w:r>
      <w:r w:rsidR="00150899">
        <w:t xml:space="preserve">et </w:t>
      </w:r>
      <w:r w:rsidR="00B65FD7">
        <w:t xml:space="preserve">was available, it was anticipated these outcomes would be used. </w:t>
      </w:r>
      <w:r w:rsidR="00150899">
        <w:t>In this way a long list of research questions was generated.</w:t>
      </w:r>
    </w:p>
    <w:p w14:paraId="63DCD234" w14:textId="7D049490" w:rsidR="00150899" w:rsidRPr="008052B4" w:rsidRDefault="00150899" w:rsidP="006B2661">
      <w:pPr>
        <w:pStyle w:val="PlainText"/>
        <w:spacing w:after="240"/>
        <w:rPr>
          <w:u w:val="single"/>
        </w:rPr>
      </w:pPr>
      <w:r w:rsidRPr="008052B4">
        <w:rPr>
          <w:u w:val="single"/>
        </w:rPr>
        <w:t xml:space="preserve">Stage 2A: </w:t>
      </w:r>
      <w:r w:rsidR="00035732" w:rsidRPr="008052B4">
        <w:rPr>
          <w:u w:val="single"/>
        </w:rPr>
        <w:t>Modified Delphi stage 1</w:t>
      </w:r>
      <w:r w:rsidRPr="008052B4">
        <w:rPr>
          <w:u w:val="single"/>
        </w:rPr>
        <w:t xml:space="preserve"> prioritisation process</w:t>
      </w:r>
      <w:r w:rsidR="00035732" w:rsidRPr="008052B4">
        <w:rPr>
          <w:u w:val="single"/>
        </w:rPr>
        <w:t xml:space="preserve"> (online)</w:t>
      </w:r>
    </w:p>
    <w:p w14:paraId="68A4F2AA" w14:textId="5812E13E" w:rsidR="00150899" w:rsidRDefault="00150899" w:rsidP="006B2661">
      <w:pPr>
        <w:pStyle w:val="PlainText"/>
        <w:spacing w:after="240"/>
      </w:pPr>
      <w:r>
        <w:t>In June 2019</w:t>
      </w:r>
      <w:r w:rsidR="002B506E">
        <w:t>,</w:t>
      </w:r>
      <w:r>
        <w:t xml:space="preserve"> invitations to complete the first prioritisation </w:t>
      </w:r>
      <w:r w:rsidR="00351CE2">
        <w:t>stage</w:t>
      </w:r>
      <w:r>
        <w:t xml:space="preserve"> were distributed through the same channels as for the scoping survey</w:t>
      </w:r>
      <w:r w:rsidR="006143C2">
        <w:t>,</w:t>
      </w:r>
      <w:r>
        <w:t xml:space="preserve"> as well as by email to all those who had completed the scoping survey and provided their email addresses.</w:t>
      </w:r>
      <w:r w:rsidRPr="00150899">
        <w:t xml:space="preserve"> </w:t>
      </w:r>
      <w:r>
        <w:t>The prioritisation exercise was again completed within the REDCa</w:t>
      </w:r>
      <w:r w:rsidR="00B65FD7">
        <w:t>p</w:t>
      </w:r>
      <w:r>
        <w:t xml:space="preserve"> online survey tool. </w:t>
      </w:r>
      <w:r w:rsidR="006771C6">
        <w:t xml:space="preserve">Respondents </w:t>
      </w:r>
      <w:r>
        <w:t xml:space="preserve">were asked to score each research question in terms of importance </w:t>
      </w:r>
      <w:r w:rsidR="006771C6">
        <w:t xml:space="preserve">to them </w:t>
      </w:r>
      <w:r>
        <w:t xml:space="preserve">on a 1-5 ordinal scale </w:t>
      </w:r>
      <w:r w:rsidR="00B65FD7">
        <w:t>(</w:t>
      </w:r>
      <w:r>
        <w:t>1</w:t>
      </w:r>
      <w:r w:rsidR="00B65FD7">
        <w:t xml:space="preserve"> being low </w:t>
      </w:r>
      <w:r>
        <w:t xml:space="preserve">and 5 </w:t>
      </w:r>
      <w:r w:rsidR="00B65FD7">
        <w:t xml:space="preserve">being </w:t>
      </w:r>
      <w:r w:rsidR="006771C6">
        <w:t>high priority)</w:t>
      </w:r>
      <w:r>
        <w:t xml:space="preserve">. Comments on how to </w:t>
      </w:r>
      <w:r w:rsidR="006771C6">
        <w:t>refine</w:t>
      </w:r>
      <w:r>
        <w:t xml:space="preserve"> the research q</w:t>
      </w:r>
      <w:r w:rsidR="006771C6">
        <w:t xml:space="preserve">uestions were invited. Questions were grouped into themes based on mode </w:t>
      </w:r>
      <w:r w:rsidR="008052B4">
        <w:t>o</w:t>
      </w:r>
      <w:r w:rsidR="006771C6">
        <w:t xml:space="preserve">f presentation (elective </w:t>
      </w:r>
      <w:r w:rsidR="006771C6" w:rsidRPr="00351CE2">
        <w:rPr>
          <w:i/>
          <w:iCs/>
        </w:rPr>
        <w:t>v</w:t>
      </w:r>
      <w:r w:rsidR="00D761CE">
        <w:rPr>
          <w:i/>
          <w:iCs/>
        </w:rPr>
        <w:t>ersu</w:t>
      </w:r>
      <w:r w:rsidR="006771C6" w:rsidRPr="00351CE2">
        <w:rPr>
          <w:i/>
          <w:iCs/>
        </w:rPr>
        <w:t>s</w:t>
      </w:r>
      <w:r w:rsidR="006771C6">
        <w:t xml:space="preserve"> emergency) and then by disease area</w:t>
      </w:r>
      <w:r w:rsidR="008052B4">
        <w:t xml:space="preserve">. </w:t>
      </w:r>
      <w:r w:rsidR="006771C6">
        <w:t>It was made clear to respondents that they were not being asked to rank the questions but to score each one independently. This first stage of the Delphi process was open for completion over a 3</w:t>
      </w:r>
      <w:r w:rsidR="00A10166">
        <w:t>-</w:t>
      </w:r>
      <w:r w:rsidR="006771C6">
        <w:t>week period with reminders sent after 1</w:t>
      </w:r>
      <w:r w:rsidR="00A66A46">
        <w:t xml:space="preserve"> </w:t>
      </w:r>
      <w:r w:rsidR="006771C6">
        <w:t>and 2 weeks.</w:t>
      </w:r>
    </w:p>
    <w:p w14:paraId="41B82101" w14:textId="4796C0AF" w:rsidR="006771C6" w:rsidRDefault="006771C6" w:rsidP="006B2661">
      <w:pPr>
        <w:pStyle w:val="PlainText"/>
        <w:spacing w:after="240"/>
      </w:pPr>
      <w:r>
        <w:t xml:space="preserve">At the end of the first stage of the Delphi process the study team reviewed all proposed refinements to research questions and implemented those that were felt </w:t>
      </w:r>
      <w:r w:rsidR="00035732">
        <w:t>to be an improvement</w:t>
      </w:r>
      <w:r w:rsidR="00B65FD7">
        <w:t>,</w:t>
      </w:r>
      <w:r w:rsidR="00035732">
        <w:t xml:space="preserve"> </w:t>
      </w:r>
      <w:r>
        <w:t xml:space="preserve">so long as the meaning </w:t>
      </w:r>
      <w:r w:rsidR="00035732">
        <w:t>of</w:t>
      </w:r>
      <w:r>
        <w:t xml:space="preserve"> the question was not altered.</w:t>
      </w:r>
      <w:r w:rsidR="00035732">
        <w:t xml:space="preserve"> The mean score for each question was calculated and the questions</w:t>
      </w:r>
      <w:r w:rsidR="00B65FD7">
        <w:t xml:space="preserve"> were</w:t>
      </w:r>
      <w:r w:rsidR="00035732">
        <w:t xml:space="preserve"> ranked in order of priority. The top scoring 20 questions</w:t>
      </w:r>
      <w:r w:rsidR="00B65FD7">
        <w:t>,</w:t>
      </w:r>
      <w:r w:rsidR="00035732">
        <w:t xml:space="preserve"> in each of elective and emergency </w:t>
      </w:r>
      <w:r w:rsidR="00B65FD7">
        <w:t>categories,</w:t>
      </w:r>
      <w:r w:rsidR="00035732">
        <w:t xml:space="preserve"> were forwarded to stage 2 of the modified Delphi process (</w:t>
      </w:r>
      <w:r w:rsidR="00B65FD7">
        <w:t xml:space="preserve">making </w:t>
      </w:r>
      <w:r w:rsidR="00035732">
        <w:t>40 in total).</w:t>
      </w:r>
      <w:r w:rsidR="0017158A">
        <w:t xml:space="preserve"> </w:t>
      </w:r>
    </w:p>
    <w:p w14:paraId="2A2372E1" w14:textId="30B35C5D" w:rsidR="00035732" w:rsidRPr="008052B4" w:rsidRDefault="00035732" w:rsidP="006B2661">
      <w:pPr>
        <w:pStyle w:val="PlainText"/>
        <w:spacing w:after="240"/>
        <w:rPr>
          <w:u w:val="single"/>
        </w:rPr>
      </w:pPr>
      <w:r w:rsidRPr="008052B4">
        <w:rPr>
          <w:u w:val="single"/>
        </w:rPr>
        <w:t>Stage 2B: Modified Delphi stage 2 prioritisation process (online or in person)</w:t>
      </w:r>
    </w:p>
    <w:p w14:paraId="225F5858" w14:textId="44C406FE" w:rsidR="00A35E4E" w:rsidRDefault="00035732" w:rsidP="00A35E4E">
      <w:pPr>
        <w:pStyle w:val="PlainText"/>
        <w:spacing w:after="240"/>
      </w:pPr>
      <w:r>
        <w:t xml:space="preserve">Stage 2 of the prioritisation process took place over a </w:t>
      </w:r>
      <w:r w:rsidR="00F36A61">
        <w:t>36-hour</w:t>
      </w:r>
      <w:r>
        <w:t xml:space="preserve"> period during July 2019 that included a dedicated session at the annual congress of the British Association of Paediatric Surgeons</w:t>
      </w:r>
      <w:r w:rsidR="001F6D7E">
        <w:t xml:space="preserve"> held in Nottingham, UK</w:t>
      </w:r>
      <w:r>
        <w:t>. Attende</w:t>
      </w:r>
      <w:r w:rsidR="00B65FD7">
        <w:t>es at</w:t>
      </w:r>
      <w:r>
        <w:t xml:space="preserve"> this dedicated session</w:t>
      </w:r>
      <w:r w:rsidR="00C1553A">
        <w:t>,</w:t>
      </w:r>
      <w:r>
        <w:t xml:space="preserve"> and all those who had </w:t>
      </w:r>
      <w:r w:rsidRPr="00B65FD7">
        <w:rPr>
          <w:i/>
          <w:iCs/>
        </w:rPr>
        <w:t>either</w:t>
      </w:r>
      <w:r>
        <w:t xml:space="preserve"> submitted a research question in the scoping survey </w:t>
      </w:r>
      <w:r w:rsidRPr="00B65FD7">
        <w:rPr>
          <w:i/>
          <w:iCs/>
        </w:rPr>
        <w:t>or</w:t>
      </w:r>
      <w:r>
        <w:t xml:space="preserve"> completed stage 1 of the modified Delphi process were invited to take part in person or online </w:t>
      </w:r>
      <w:r w:rsidR="00C1553A">
        <w:t>(</w:t>
      </w:r>
      <w:r>
        <w:t>if they were not in attendance</w:t>
      </w:r>
      <w:r w:rsidR="00C1553A">
        <w:t>)</w:t>
      </w:r>
      <w:r>
        <w:t xml:space="preserve">. Participants had been previously notified of the short time period during which the second prioritisation stage would be open for completion and </w:t>
      </w:r>
      <w:r w:rsidR="00D317AD">
        <w:t>were therefore actively encouraged to participate in stage 2 during this time window if they were not in attendance at the congress. R</w:t>
      </w:r>
      <w:r>
        <w:t>espondents were prevented from participating both online and in person.</w:t>
      </w:r>
    </w:p>
    <w:p w14:paraId="2AA8686A" w14:textId="732A3BF6" w:rsidR="003B453D" w:rsidRDefault="00035732" w:rsidP="006A1ABC">
      <w:pPr>
        <w:pStyle w:val="PlainText"/>
        <w:spacing w:after="240"/>
      </w:pPr>
      <w:r>
        <w:t>The online version was again administered using REDCap</w:t>
      </w:r>
      <w:r w:rsidR="00D317AD">
        <w:t xml:space="preserve"> whereas the in-person session was administered by the study team and u</w:t>
      </w:r>
      <w:r w:rsidR="001E5BC8">
        <w:t>sed</w:t>
      </w:r>
      <w:r w:rsidR="00D317AD">
        <w:t xml:space="preserve"> a commercially available online voting tool</w:t>
      </w:r>
      <w:r w:rsidR="005B17A5">
        <w:t xml:space="preserve"> (Slido; www.sli.do)</w:t>
      </w:r>
      <w:r w:rsidR="00D317AD">
        <w:t xml:space="preserve">. </w:t>
      </w:r>
      <w:r w:rsidR="001E5BC8" w:rsidRPr="001E5BC8">
        <w:t xml:space="preserve">Whether online or in person, participants were shown the top 20 research questions from each </w:t>
      </w:r>
      <w:r w:rsidR="001E5BC8">
        <w:t>category</w:t>
      </w:r>
      <w:r w:rsidR="001E5BC8" w:rsidRPr="001E5BC8">
        <w:t xml:space="preserve"> (20 emergency, 20 elective). These were presented in random order along with </w:t>
      </w:r>
      <w:r w:rsidR="001E5BC8" w:rsidRPr="001E5BC8">
        <w:lastRenderedPageBreak/>
        <w:t>the mean score assigned in stage 1 together with the distribution</w:t>
      </w:r>
      <w:r w:rsidR="001E5BC8">
        <w:t xml:space="preserve"> of</w:t>
      </w:r>
      <w:r w:rsidR="001E5BC8" w:rsidRPr="001E5BC8">
        <w:t xml:space="preserve"> scores for stage 1, given as a bar chart</w:t>
      </w:r>
      <w:r w:rsidR="00D317AD">
        <w:t>. Once again respondents were asked to assign a priority score using the same 1-5 priority scale as in stage 1, taking into account if they wishe</w:t>
      </w:r>
      <w:r w:rsidR="001F6D7E">
        <w:t>d,</w:t>
      </w:r>
      <w:r w:rsidR="00D317AD">
        <w:t xml:space="preserve"> the score assigned in stage 1. Scores from all respondents were analysed</w:t>
      </w:r>
      <w:r w:rsidR="001E5BC8">
        <w:t xml:space="preserve"> and</w:t>
      </w:r>
      <w:r w:rsidR="00D317AD">
        <w:t xml:space="preserve"> a mean score for each research question calculated</w:t>
      </w:r>
      <w:r w:rsidR="001E5BC8">
        <w:t>. Q</w:t>
      </w:r>
      <w:r w:rsidR="00D317AD">
        <w:t xml:space="preserve">uestions </w:t>
      </w:r>
      <w:r w:rsidR="001E5BC8">
        <w:t xml:space="preserve">were then </w:t>
      </w:r>
      <w:r w:rsidR="00D317AD">
        <w:t xml:space="preserve">ranked in order of priority. </w:t>
      </w:r>
    </w:p>
    <w:p w14:paraId="7218B333" w14:textId="4A37D389" w:rsidR="000B43DB" w:rsidRDefault="00C30FC8" w:rsidP="000B43DB">
      <w:pPr>
        <w:pStyle w:val="Heading4"/>
      </w:pPr>
      <w:r>
        <w:t>Results</w:t>
      </w:r>
    </w:p>
    <w:p w14:paraId="6D90D303" w14:textId="0F8FBE73" w:rsidR="005704F4" w:rsidRDefault="004431C1" w:rsidP="005704F4">
      <w:pPr>
        <w:rPr>
          <w:highlight w:val="yellow"/>
        </w:rPr>
      </w:pPr>
      <w:r>
        <w:t>In the scoping survey</w:t>
      </w:r>
      <w:r w:rsidR="00C30FC8">
        <w:t xml:space="preserve"> </w:t>
      </w:r>
      <w:r>
        <w:t>22</w:t>
      </w:r>
      <w:r w:rsidR="00381ED1">
        <w:t>6</w:t>
      </w:r>
      <w:r>
        <w:t xml:space="preserve"> questions </w:t>
      </w:r>
      <w:r w:rsidR="00C30FC8">
        <w:t xml:space="preserve">were </w:t>
      </w:r>
      <w:r>
        <w:t>submitted by 7</w:t>
      </w:r>
      <w:r w:rsidR="00DF06E1">
        <w:t>6</w:t>
      </w:r>
      <w:r>
        <w:t xml:space="preserve"> different </w:t>
      </w:r>
      <w:r w:rsidR="001E5BC8">
        <w:t>individuals</w:t>
      </w:r>
      <w:r w:rsidR="00C30FC8">
        <w:t xml:space="preserve"> </w:t>
      </w:r>
      <w:r w:rsidR="00381ED1">
        <w:t>(</w:t>
      </w:r>
      <w:r w:rsidR="00DF06E1">
        <w:t xml:space="preserve">54 </w:t>
      </w:r>
      <w:r w:rsidR="00C30FC8">
        <w:t xml:space="preserve">were </w:t>
      </w:r>
      <w:r w:rsidR="00DF06E1">
        <w:t xml:space="preserve">consultants, 16 trainees, </w:t>
      </w:r>
      <w:r w:rsidR="00C30FC8">
        <w:t xml:space="preserve">and </w:t>
      </w:r>
      <w:r w:rsidR="00DF06E1">
        <w:t>6 specialist nurses</w:t>
      </w:r>
      <w:r w:rsidR="00381ED1">
        <w:t>)</w:t>
      </w:r>
      <w:r w:rsidR="001E5BC8">
        <w:t xml:space="preserve">. Of these 76, </w:t>
      </w:r>
      <w:r w:rsidR="00DF06E1">
        <w:t>63 treat children</w:t>
      </w:r>
      <w:r w:rsidR="001E5BC8">
        <w:t xml:space="preserve"> only whilst</w:t>
      </w:r>
      <w:r w:rsidR="00DF06E1">
        <w:t xml:space="preserve"> 13 </w:t>
      </w:r>
      <w:r w:rsidR="001E5BC8">
        <w:t xml:space="preserve">treat </w:t>
      </w:r>
      <w:r w:rsidR="00DF06E1">
        <w:t>adults and children.</w:t>
      </w:r>
      <w:r w:rsidR="00C30FC8">
        <w:t xml:space="preserve"> </w:t>
      </w:r>
      <w:r w:rsidR="00381ED1">
        <w:t>All</w:t>
      </w:r>
      <w:r w:rsidR="00C30FC8">
        <w:t xml:space="preserve"> 22</w:t>
      </w:r>
      <w:r w:rsidR="00381ED1">
        <w:t>6</w:t>
      </w:r>
      <w:r w:rsidR="00C30FC8">
        <w:t xml:space="preserve"> questions </w:t>
      </w:r>
      <w:r w:rsidR="00381ED1">
        <w:t>(134 elective and 92 emergency) were considered by the study team</w:t>
      </w:r>
      <w:r w:rsidR="001E5BC8">
        <w:t xml:space="preserve">; </w:t>
      </w:r>
      <w:r w:rsidR="00381ED1">
        <w:t xml:space="preserve">53 were </w:t>
      </w:r>
      <w:r w:rsidR="001E5BC8">
        <w:t>considered outside</w:t>
      </w:r>
      <w:r w:rsidR="00381ED1">
        <w:t xml:space="preserve"> the scope of the study either becau</w:t>
      </w:r>
      <w:r w:rsidR="005704F4">
        <w:t>s</w:t>
      </w:r>
      <w:r w:rsidR="00381ED1">
        <w:t>e they were not research questions</w:t>
      </w:r>
      <w:r w:rsidR="00A10166">
        <w:t xml:space="preserve"> </w:t>
      </w:r>
      <w:r w:rsidR="00381ED1">
        <w:t>(n=4) or because they related to specialised paediatric surgical care</w:t>
      </w:r>
      <w:r w:rsidR="005704F4">
        <w:t xml:space="preserve"> (n=49)</w:t>
      </w:r>
      <w:r w:rsidR="00381ED1">
        <w:t>. The remain</w:t>
      </w:r>
      <w:r w:rsidR="001E5BC8">
        <w:t>ing 173</w:t>
      </w:r>
      <w:r w:rsidR="00381ED1">
        <w:t xml:space="preserve"> were </w:t>
      </w:r>
      <w:r w:rsidR="00C30FC8">
        <w:t xml:space="preserve">refined by the study team into </w:t>
      </w:r>
      <w:r w:rsidR="00537126" w:rsidRPr="008052B4">
        <w:t>71</w:t>
      </w:r>
      <w:r w:rsidR="00C30FC8" w:rsidRPr="008052B4">
        <w:t xml:space="preserve"> unique research questions, of which </w:t>
      </w:r>
      <w:r w:rsidR="005704F4" w:rsidRPr="008052B4">
        <w:t>3</w:t>
      </w:r>
      <w:r w:rsidR="00E62DC7" w:rsidRPr="008052B4">
        <w:t>8</w:t>
      </w:r>
      <w:r w:rsidR="00C30FC8" w:rsidRPr="008052B4">
        <w:t xml:space="preserve"> related to elective cond</w:t>
      </w:r>
      <w:r w:rsidR="004F6E71" w:rsidRPr="008052B4">
        <w:t>i</w:t>
      </w:r>
      <w:r w:rsidR="00C30FC8" w:rsidRPr="008052B4">
        <w:t xml:space="preserve">tions and </w:t>
      </w:r>
      <w:r w:rsidR="005704F4" w:rsidRPr="008052B4">
        <w:t>3</w:t>
      </w:r>
      <w:r w:rsidR="00537126" w:rsidRPr="008052B4">
        <w:t>3</w:t>
      </w:r>
      <w:r w:rsidR="00C30FC8" w:rsidRPr="008052B4">
        <w:t xml:space="preserve"> to emergency conditions</w:t>
      </w:r>
      <w:r w:rsidR="005704F4" w:rsidRPr="008052B4">
        <w:t xml:space="preserve">. There was a broad range of </w:t>
      </w:r>
      <w:r w:rsidR="008052B4" w:rsidRPr="008052B4">
        <w:t xml:space="preserve">topics </w:t>
      </w:r>
      <w:r w:rsidR="005704F4" w:rsidRPr="008052B4">
        <w:t xml:space="preserve">covered as </w:t>
      </w:r>
      <w:r w:rsidR="008052B4" w:rsidRPr="008052B4">
        <w:t xml:space="preserve">classified into clinical themes </w:t>
      </w:r>
      <w:r w:rsidR="005704F4" w:rsidRPr="008052B4">
        <w:t>by the study team</w:t>
      </w:r>
      <w:r w:rsidR="008052B4" w:rsidRPr="008052B4">
        <w:t xml:space="preserve"> (Table 1)</w:t>
      </w:r>
      <w:r w:rsidR="005704F4" w:rsidRPr="008052B4">
        <w:t>.</w:t>
      </w:r>
      <w:r w:rsidR="00C30FC8" w:rsidRPr="008052B4">
        <w:t xml:space="preserve"> </w:t>
      </w:r>
      <w:r w:rsidR="005704F4" w:rsidRPr="008052B4">
        <w:t>A</w:t>
      </w:r>
      <w:r w:rsidR="00C30FC8" w:rsidRPr="008052B4">
        <w:t xml:space="preserve">ll </w:t>
      </w:r>
      <w:r w:rsidR="00537126" w:rsidRPr="008052B4">
        <w:t>71</w:t>
      </w:r>
      <w:r w:rsidR="005704F4" w:rsidRPr="008052B4">
        <w:t xml:space="preserve"> research questions were included </w:t>
      </w:r>
      <w:r w:rsidR="00C30FC8" w:rsidRPr="008052B4">
        <w:t>in stage 1 of the modified Delphi process</w:t>
      </w:r>
      <w:r w:rsidR="00C30FC8" w:rsidRPr="0075192F">
        <w:t>. The questions submitted and details of how they were used are shown in supplementary material.</w:t>
      </w:r>
    </w:p>
    <w:p w14:paraId="168C0E27" w14:textId="7D5DBDBB" w:rsidR="004431C1" w:rsidRDefault="00C30FC8" w:rsidP="00537126">
      <w:r>
        <w:t>One hundred sixty-eight</w:t>
      </w:r>
      <w:r w:rsidR="004431C1">
        <w:t xml:space="preserve"> </w:t>
      </w:r>
      <w:r w:rsidR="004F6E71">
        <w:t xml:space="preserve">individuals </w:t>
      </w:r>
      <w:r w:rsidR="001E5BC8">
        <w:t>took part</w:t>
      </w:r>
      <w:r w:rsidR="004431C1">
        <w:t xml:space="preserve"> in phase 1 of the prioritisation process (</w:t>
      </w:r>
      <w:r w:rsidR="0010278A">
        <w:t>102 consultants, 40 trainees, 3 specialist nurses, 1 researcher, 22 unknown</w:t>
      </w:r>
      <w:r w:rsidR="004431C1">
        <w:t>)</w:t>
      </w:r>
      <w:r w:rsidR="001E5BC8">
        <w:t>.</w:t>
      </w:r>
      <w:r w:rsidR="0010278A">
        <w:t xml:space="preserve"> </w:t>
      </w:r>
      <w:r w:rsidR="001E5BC8">
        <w:t>O</w:t>
      </w:r>
      <w:r w:rsidR="0010278A">
        <w:t xml:space="preserve">f </w:t>
      </w:r>
      <w:r w:rsidR="001E5BC8">
        <w:t xml:space="preserve">the 145 known to be involved in clinical care, </w:t>
      </w:r>
      <w:r w:rsidR="0010278A">
        <w:t>132 treat children</w:t>
      </w:r>
      <w:r w:rsidR="001E5BC8">
        <w:t xml:space="preserve"> only whilst 1</w:t>
      </w:r>
      <w:r w:rsidR="0010278A">
        <w:t xml:space="preserve">3 </w:t>
      </w:r>
      <w:r w:rsidR="001E5BC8">
        <w:t xml:space="preserve">treat </w:t>
      </w:r>
      <w:r w:rsidR="0010278A">
        <w:t>adults and children</w:t>
      </w:r>
      <w:r w:rsidR="001E5BC8">
        <w:t xml:space="preserve">. </w:t>
      </w:r>
      <w:r w:rsidR="004F6E71">
        <w:t>The mean score for each question</w:t>
      </w:r>
      <w:r w:rsidR="003F6570">
        <w:t xml:space="preserve"> ranged from </w:t>
      </w:r>
      <w:r w:rsidR="00537126">
        <w:t>2.3 to 2.9</w:t>
      </w:r>
      <w:r w:rsidR="001E5BC8">
        <w:t xml:space="preserve"> </w:t>
      </w:r>
      <w:r w:rsidR="00A83927">
        <w:t>(</w:t>
      </w:r>
      <w:r w:rsidR="001E5BC8">
        <w:t xml:space="preserve">the individual scores </w:t>
      </w:r>
      <w:r w:rsidR="00A83927">
        <w:t xml:space="preserve">are </w:t>
      </w:r>
      <w:r w:rsidR="004F6E71">
        <w:t xml:space="preserve">shown in </w:t>
      </w:r>
      <w:r w:rsidR="004F6E71" w:rsidRPr="0075192F">
        <w:t>supplementary material</w:t>
      </w:r>
      <w:r w:rsidR="00A83927">
        <w:t>)</w:t>
      </w:r>
      <w:r w:rsidR="004F6E71" w:rsidRPr="0075192F">
        <w:t>.</w:t>
      </w:r>
      <w:r w:rsidR="004F6E71">
        <w:t xml:space="preserve"> </w:t>
      </w:r>
      <w:r w:rsidR="004431C1">
        <w:t xml:space="preserve">The top scoring 20 questions </w:t>
      </w:r>
      <w:r w:rsidR="0010278A">
        <w:t>in each of</w:t>
      </w:r>
      <w:r w:rsidR="00C1553A">
        <w:t xml:space="preserve"> the</w:t>
      </w:r>
      <w:r w:rsidR="0010278A">
        <w:t xml:space="preserve"> elective and emergency </w:t>
      </w:r>
      <w:r w:rsidR="001E5BC8">
        <w:t xml:space="preserve">categories </w:t>
      </w:r>
      <w:r w:rsidR="004431C1">
        <w:t xml:space="preserve">progressed to </w:t>
      </w:r>
      <w:r w:rsidR="001E5BC8">
        <w:t xml:space="preserve">stage two </w:t>
      </w:r>
      <w:r w:rsidR="004F6E71">
        <w:t>of the prioritisation process</w:t>
      </w:r>
      <w:r w:rsidR="00FF4D51">
        <w:t>. This</w:t>
      </w:r>
      <w:r w:rsidR="004431C1">
        <w:t xml:space="preserve"> was completed by 49 people online and by 115 in person at </w:t>
      </w:r>
      <w:r w:rsidR="00C1553A">
        <w:t xml:space="preserve">the </w:t>
      </w:r>
      <w:r w:rsidR="004431C1">
        <w:t>congress</w:t>
      </w:r>
      <w:r w:rsidR="0010278A">
        <w:t xml:space="preserve"> (total: 164 of wh</w:t>
      </w:r>
      <w:r w:rsidR="00C1553A">
        <w:t>ich</w:t>
      </w:r>
      <w:r w:rsidR="0010278A">
        <w:t xml:space="preserve"> </w:t>
      </w:r>
      <w:r w:rsidR="004A207C">
        <w:t>90</w:t>
      </w:r>
      <w:r w:rsidR="0010278A">
        <w:t xml:space="preserve"> consultants, </w:t>
      </w:r>
      <w:r w:rsidR="004A207C">
        <w:t>66</w:t>
      </w:r>
      <w:r w:rsidR="0010278A">
        <w:t xml:space="preserve"> trainees, 1 researcher, </w:t>
      </w:r>
      <w:r w:rsidR="004A207C">
        <w:t xml:space="preserve">1 specialist nurse, </w:t>
      </w:r>
      <w:r w:rsidR="0010278A">
        <w:t>6 patient representatives</w:t>
      </w:r>
      <w:r w:rsidR="00D819A0">
        <w:t xml:space="preserve"> who were attending the conference as representatives of invited charities</w:t>
      </w:r>
      <w:r w:rsidR="007D7784">
        <w:t>)</w:t>
      </w:r>
      <w:r w:rsidR="004431C1">
        <w:t xml:space="preserve">. </w:t>
      </w:r>
      <w:r w:rsidR="004F6E71">
        <w:t xml:space="preserve">Of the 157 </w:t>
      </w:r>
      <w:r w:rsidR="001E5BC8">
        <w:t xml:space="preserve">known to be involved in clinical care, </w:t>
      </w:r>
      <w:r w:rsidR="004A207C">
        <w:t>12</w:t>
      </w:r>
      <w:r w:rsidR="004F6E71">
        <w:t>3</w:t>
      </w:r>
      <w:r w:rsidR="004431C1">
        <w:t xml:space="preserve"> treat children</w:t>
      </w:r>
      <w:r w:rsidR="004F6E71">
        <w:t xml:space="preserve"> </w:t>
      </w:r>
      <w:r w:rsidR="001E5BC8">
        <w:t xml:space="preserve">only </w:t>
      </w:r>
      <w:r w:rsidR="004F6E71">
        <w:t xml:space="preserve">and </w:t>
      </w:r>
      <w:r w:rsidR="004A207C">
        <w:t>34</w:t>
      </w:r>
      <w:r w:rsidR="004431C1">
        <w:t xml:space="preserve"> treat adults and children</w:t>
      </w:r>
      <w:r w:rsidR="004F6E71">
        <w:t>.</w:t>
      </w:r>
    </w:p>
    <w:p w14:paraId="7EFC3A5F" w14:textId="30F213AF" w:rsidR="007D7784" w:rsidRDefault="000B43DB">
      <w:r>
        <w:t xml:space="preserve">The top 10 priority research questions in elective and emergency general </w:t>
      </w:r>
      <w:r w:rsidR="00D90450">
        <w:t xml:space="preserve">surgery of childhood </w:t>
      </w:r>
      <w:r>
        <w:t xml:space="preserve">are </w:t>
      </w:r>
      <w:r w:rsidR="00D90450">
        <w:t xml:space="preserve">shown in </w:t>
      </w:r>
      <w:r w:rsidR="00026687">
        <w:t>Tables 2</w:t>
      </w:r>
      <w:r w:rsidR="009B05E1">
        <w:t xml:space="preserve"> and </w:t>
      </w:r>
      <w:r w:rsidR="00026687">
        <w:t>3</w:t>
      </w:r>
      <w:r w:rsidR="009B05E1">
        <w:t xml:space="preserve"> </w:t>
      </w:r>
      <w:r w:rsidR="00D90450">
        <w:t xml:space="preserve">with the mean score assigned to each in stage 2. Scores for the remaining questions are shown in </w:t>
      </w:r>
      <w:r w:rsidR="0075192F">
        <w:t xml:space="preserve">the </w:t>
      </w:r>
      <w:r w:rsidR="00D90450">
        <w:t>supplementary material.</w:t>
      </w:r>
    </w:p>
    <w:p w14:paraId="7C32F5DA" w14:textId="77777777" w:rsidR="005D0B57" w:rsidRDefault="005D0B57" w:rsidP="00190E50">
      <w:pPr>
        <w:pStyle w:val="Heading4"/>
      </w:pPr>
    </w:p>
    <w:p w14:paraId="6D27A6D7" w14:textId="22218D35" w:rsidR="008052B4" w:rsidRDefault="008052B4" w:rsidP="00190E50">
      <w:pPr>
        <w:pStyle w:val="Heading4"/>
      </w:pPr>
      <w:r>
        <w:t>Discussion</w:t>
      </w:r>
    </w:p>
    <w:p w14:paraId="412B92B7" w14:textId="4742C3D6" w:rsidR="00B637C5" w:rsidRDefault="005D0B57" w:rsidP="00B637C5">
      <w:r>
        <w:rPr>
          <w:rFonts w:eastAsia="Times New Roman"/>
        </w:rPr>
        <w:t>T</w:t>
      </w:r>
      <w:r w:rsidR="008052B4">
        <w:rPr>
          <w:rFonts w:eastAsia="Times New Roman"/>
        </w:rPr>
        <w:t xml:space="preserve">his study </w:t>
      </w:r>
      <w:r>
        <w:rPr>
          <w:rFonts w:eastAsia="Times New Roman"/>
        </w:rPr>
        <w:t>has</w:t>
      </w:r>
      <w:r w:rsidR="00864BA5">
        <w:rPr>
          <w:rFonts w:eastAsia="Times New Roman"/>
        </w:rPr>
        <w:t xml:space="preserve"> identified </w:t>
      </w:r>
      <w:r w:rsidR="008052B4">
        <w:rPr>
          <w:rFonts w:eastAsia="Times New Roman"/>
        </w:rPr>
        <w:t>research priorities within the field of elective and emergency General Surgery of Childhood</w:t>
      </w:r>
      <w:r w:rsidR="00864BA5">
        <w:rPr>
          <w:rFonts w:eastAsia="Times New Roman"/>
        </w:rPr>
        <w:t xml:space="preserve">. </w:t>
      </w:r>
      <w:r w:rsidR="00F622F9">
        <w:rPr>
          <w:rFonts w:eastAsia="Times New Roman"/>
        </w:rPr>
        <w:t>This</w:t>
      </w:r>
      <w:r w:rsidR="008052B4">
        <w:rPr>
          <w:rFonts w:eastAsia="Times New Roman"/>
        </w:rPr>
        <w:t xml:space="preserve"> is the first time any such project has been undertaken within this clinical </w:t>
      </w:r>
      <w:r w:rsidR="00D8435B">
        <w:rPr>
          <w:rFonts w:eastAsia="Times New Roman"/>
        </w:rPr>
        <w:t>field</w:t>
      </w:r>
      <w:r w:rsidR="008052B4">
        <w:rPr>
          <w:rFonts w:eastAsia="Times New Roman"/>
        </w:rPr>
        <w:t>.</w:t>
      </w:r>
      <w:r w:rsidR="00864BA5">
        <w:rPr>
          <w:rFonts w:eastAsia="Times New Roman"/>
        </w:rPr>
        <w:t xml:space="preserve"> </w:t>
      </w:r>
      <w:r w:rsidR="00B637C5">
        <w:t>Clarifying the knowledge gaps which should be addressed may be useful for both researchers and funders to facilitate planning</w:t>
      </w:r>
      <w:r w:rsidR="0014181B">
        <w:t xml:space="preserve"> and allocate resources</w:t>
      </w:r>
      <w:r w:rsidR="00B637C5">
        <w:t xml:space="preserve">. Ultimately, </w:t>
      </w:r>
      <w:r w:rsidR="00F622F9">
        <w:t xml:space="preserve">the </w:t>
      </w:r>
      <w:r w:rsidR="00B637C5">
        <w:t xml:space="preserve">hope </w:t>
      </w:r>
      <w:r w:rsidR="00F622F9">
        <w:t xml:space="preserve">is </w:t>
      </w:r>
      <w:r w:rsidR="00B637C5">
        <w:t xml:space="preserve">that addressing these questions will improve outcomes for children. </w:t>
      </w:r>
    </w:p>
    <w:p w14:paraId="329D42CB" w14:textId="675FC13B" w:rsidR="00B637C5" w:rsidRDefault="00B637C5" w:rsidP="00B637C5">
      <w:r>
        <w:t>D</w:t>
      </w:r>
      <w:r w:rsidR="00510B3C">
        <w:rPr>
          <w:rFonts w:eastAsia="Times New Roman"/>
        </w:rPr>
        <w:t>espite</w:t>
      </w:r>
      <w:r w:rsidR="00864BA5">
        <w:rPr>
          <w:rFonts w:eastAsia="Times New Roman"/>
        </w:rPr>
        <w:t xml:space="preserve"> </w:t>
      </w:r>
      <w:r w:rsidR="00510B3C">
        <w:rPr>
          <w:rFonts w:eastAsia="Times New Roman"/>
        </w:rPr>
        <w:t>most</w:t>
      </w:r>
      <w:r w:rsidR="00864BA5">
        <w:rPr>
          <w:rFonts w:eastAsia="Times New Roman"/>
        </w:rPr>
        <w:t xml:space="preserve"> children </w:t>
      </w:r>
      <w:r w:rsidR="007B54FB">
        <w:rPr>
          <w:rFonts w:eastAsia="Times New Roman"/>
        </w:rPr>
        <w:t xml:space="preserve">who </w:t>
      </w:r>
      <w:r w:rsidR="00B203A0">
        <w:rPr>
          <w:rFonts w:eastAsia="Times New Roman"/>
        </w:rPr>
        <w:t>requir</w:t>
      </w:r>
      <w:r w:rsidR="007B54FB">
        <w:rPr>
          <w:rFonts w:eastAsia="Times New Roman"/>
        </w:rPr>
        <w:t>e</w:t>
      </w:r>
      <w:r w:rsidR="00B203A0">
        <w:rPr>
          <w:rFonts w:eastAsia="Times New Roman"/>
        </w:rPr>
        <w:t xml:space="preserve"> general surgical care in the UK </w:t>
      </w:r>
      <w:r w:rsidR="00510B3C">
        <w:rPr>
          <w:rFonts w:eastAsia="Times New Roman"/>
        </w:rPr>
        <w:t>being treated</w:t>
      </w:r>
      <w:r w:rsidR="00864BA5">
        <w:rPr>
          <w:rFonts w:eastAsia="Times New Roman"/>
        </w:rPr>
        <w:t xml:space="preserve"> </w:t>
      </w:r>
      <w:r w:rsidR="007B54FB">
        <w:rPr>
          <w:rFonts w:eastAsia="Times New Roman"/>
        </w:rPr>
        <w:t xml:space="preserve">by a general surgeon </w:t>
      </w:r>
      <w:r w:rsidR="00864BA5">
        <w:rPr>
          <w:rFonts w:eastAsia="Times New Roman"/>
        </w:rPr>
        <w:t xml:space="preserve">in a DGH, paediatric surgical research tends to focus on specialist settings. </w:t>
      </w:r>
      <w:r w:rsidR="00B203A0">
        <w:rPr>
          <w:rFonts w:eastAsia="Times New Roman"/>
        </w:rPr>
        <w:t>Importantly,</w:t>
      </w:r>
      <w:r w:rsidR="009E6F4D">
        <w:rPr>
          <w:rFonts w:eastAsia="Times New Roman"/>
        </w:rPr>
        <w:t xml:space="preserve"> t</w:t>
      </w:r>
      <w:r w:rsidR="00864BA5">
        <w:rPr>
          <w:rFonts w:eastAsia="Times New Roman"/>
        </w:rPr>
        <w:t xml:space="preserve">he research priorities </w:t>
      </w:r>
      <w:r w:rsidR="00D8435B">
        <w:rPr>
          <w:rFonts w:eastAsia="Times New Roman"/>
        </w:rPr>
        <w:t>identified</w:t>
      </w:r>
      <w:r w:rsidR="00864BA5">
        <w:rPr>
          <w:rFonts w:eastAsia="Times New Roman"/>
        </w:rPr>
        <w:t xml:space="preserve"> </w:t>
      </w:r>
      <w:r w:rsidR="007B54FB">
        <w:rPr>
          <w:rFonts w:eastAsia="Times New Roman"/>
        </w:rPr>
        <w:t xml:space="preserve">in this study </w:t>
      </w:r>
      <w:r w:rsidR="00864BA5">
        <w:rPr>
          <w:rFonts w:eastAsia="Times New Roman"/>
        </w:rPr>
        <w:t>were based on the view</w:t>
      </w:r>
      <w:r w:rsidR="0014181B">
        <w:rPr>
          <w:rFonts w:eastAsia="Times New Roman"/>
        </w:rPr>
        <w:t>s</w:t>
      </w:r>
      <w:r w:rsidR="00864BA5">
        <w:rPr>
          <w:rFonts w:eastAsia="Times New Roman"/>
        </w:rPr>
        <w:t xml:space="preserve"> of surgical teams delivering care in both </w:t>
      </w:r>
      <w:r w:rsidR="007B54FB">
        <w:rPr>
          <w:rFonts w:eastAsia="Times New Roman"/>
        </w:rPr>
        <w:t>SPCs</w:t>
      </w:r>
      <w:r w:rsidR="00864BA5">
        <w:rPr>
          <w:rFonts w:eastAsia="Times New Roman"/>
        </w:rPr>
        <w:t xml:space="preserve"> and DGHs.</w:t>
      </w:r>
      <w:r w:rsidR="009E6F4D">
        <w:t xml:space="preserve"> </w:t>
      </w:r>
      <w:r>
        <w:t xml:space="preserve">Collaboration across both specialist and non-specialist centres is likely to further enhance </w:t>
      </w:r>
      <w:r w:rsidR="0014181B">
        <w:t xml:space="preserve">clinical and research </w:t>
      </w:r>
      <w:r>
        <w:t>networks. Indeed, a wide range of professionals</w:t>
      </w:r>
      <w:r w:rsidR="00FF4D51">
        <w:t>,</w:t>
      </w:r>
      <w:r>
        <w:t xml:space="preserve"> have had the opportunity to inform these priorities which </w:t>
      </w:r>
      <w:r w:rsidR="002166F1">
        <w:t>should</w:t>
      </w:r>
      <w:r>
        <w:t xml:space="preserve"> enhance relevance, engagement and uptake.</w:t>
      </w:r>
    </w:p>
    <w:p w14:paraId="6FB7A568" w14:textId="2A5465CF" w:rsidR="009F66BC" w:rsidRDefault="00263A75" w:rsidP="002B4DED">
      <w:r>
        <w:t>The</w:t>
      </w:r>
      <w:r w:rsidR="00C1553A" w:rsidRPr="00F57BC6">
        <w:t xml:space="preserve"> prioritised questions</w:t>
      </w:r>
      <w:r>
        <w:t xml:space="preserve"> </w:t>
      </w:r>
      <w:r w:rsidR="00C1553A" w:rsidRPr="00F57BC6">
        <w:t xml:space="preserve">typically relate to common conditions or procedures which, with appropriate collaboration, </w:t>
      </w:r>
      <w:r w:rsidR="00F57BC6" w:rsidRPr="00F57BC6">
        <w:t xml:space="preserve">are </w:t>
      </w:r>
      <w:r w:rsidR="00FF3875" w:rsidRPr="00F57BC6">
        <w:t>likely</w:t>
      </w:r>
      <w:r w:rsidR="00C1553A" w:rsidRPr="00F57BC6">
        <w:t xml:space="preserve"> </w:t>
      </w:r>
      <w:r w:rsidR="00F57BC6" w:rsidRPr="00F57BC6">
        <w:t xml:space="preserve">feasible to </w:t>
      </w:r>
      <w:r w:rsidR="00C1553A" w:rsidRPr="00F57BC6">
        <w:t>pursue.</w:t>
      </w:r>
      <w:r w:rsidR="00652A5E">
        <w:t xml:space="preserve"> </w:t>
      </w:r>
      <w:r>
        <w:t>I</w:t>
      </w:r>
      <w:r w:rsidR="00652A5E">
        <w:t xml:space="preserve">t is possible that some of the prioritised questions are not </w:t>
      </w:r>
      <w:r w:rsidR="0040345F">
        <w:t xml:space="preserve">necessarily </w:t>
      </w:r>
      <w:r w:rsidR="00652A5E">
        <w:t>easy to answer and there is a risk they may become redundant</w:t>
      </w:r>
      <w:r w:rsidR="00FC1239">
        <w:t>, but</w:t>
      </w:r>
      <w:r w:rsidR="0040345F">
        <w:t xml:space="preserve"> their inclusion in a top 10 list arising from this process </w:t>
      </w:r>
      <w:r w:rsidR="00FC1239">
        <w:t xml:space="preserve">may </w:t>
      </w:r>
      <w:r w:rsidR="0040345F">
        <w:t>itself be adequate justification for them to be pursued.</w:t>
      </w:r>
    </w:p>
    <w:p w14:paraId="3C542A14" w14:textId="03134473" w:rsidR="004E63A0" w:rsidRDefault="00C04640" w:rsidP="002B4DED">
      <w:r>
        <w:lastRenderedPageBreak/>
        <w:t xml:space="preserve">Although </w:t>
      </w:r>
      <w:r w:rsidR="001D1C21">
        <w:t xml:space="preserve">the current </w:t>
      </w:r>
      <w:r>
        <w:t>methodology</w:t>
      </w:r>
      <w:r w:rsidR="0014181B">
        <w:t xml:space="preserve"> </w:t>
      </w:r>
      <w:r w:rsidR="001D1C21">
        <w:t xml:space="preserve">is </w:t>
      </w:r>
      <w:r w:rsidR="0014181B">
        <w:t xml:space="preserve">based on that used by others previously </w:t>
      </w:r>
      <w:r w:rsidR="0014181B">
        <w:fldChar w:fldCharType="begin">
          <w:fldData xml:space="preserve">PEVuZE5vdGU+PENpdGU+PEF1dGhvcj5QZXJyeTwvQXV0aG9yPjxZZWFyPjIwMTg8L1llYXI+PFJl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ODk4LTkwNTwvcGFn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</w:fldData>
        </w:fldChar>
      </w:r>
      <w:r w:rsidR="0014181B">
        <w:instrText xml:space="preserve"> ADDIN EN.CITE </w:instrText>
      </w:r>
      <w:r w:rsidR="0014181B">
        <w:fldChar w:fldCharType="begin">
          <w:fldData xml:space="preserve">PEVuZE5vdGU+PENpdGU+PEF1dGhvcj5QZXJyeTwvQXV0aG9yPjxZZWFyPjIwMTg8L1llYXI+PFJl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ODk4LTkwNTwvcGFn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</w:fldData>
        </w:fldChar>
      </w:r>
      <w:r w:rsidR="0014181B">
        <w:instrText xml:space="preserve"> ADDIN EN.CITE.DATA </w:instrText>
      </w:r>
      <w:r w:rsidR="0014181B">
        <w:fldChar w:fldCharType="end"/>
      </w:r>
      <w:r w:rsidR="0014181B">
        <w:fldChar w:fldCharType="separate"/>
      </w:r>
      <w:r w:rsidR="0014181B">
        <w:rPr>
          <w:noProof/>
        </w:rPr>
        <w:t>[7, 8]</w:t>
      </w:r>
      <w:r w:rsidR="0014181B">
        <w:fldChar w:fldCharType="end"/>
      </w:r>
      <w:r>
        <w:t xml:space="preserve">, </w:t>
      </w:r>
      <w:r w:rsidR="003E390B">
        <w:t>there are</w:t>
      </w:r>
      <w:r w:rsidR="002B4DED">
        <w:t xml:space="preserve"> limitations with this</w:t>
      </w:r>
      <w:r w:rsidR="003E390B">
        <w:t xml:space="preserve"> approach and </w:t>
      </w:r>
      <w:r w:rsidR="001D1C21">
        <w:t>the</w:t>
      </w:r>
      <w:r w:rsidR="003E390B">
        <w:t xml:space="preserve"> list of priorities may not </w:t>
      </w:r>
      <w:r>
        <w:t>be comprehensive</w:t>
      </w:r>
      <w:r w:rsidR="003E390B">
        <w:t xml:space="preserve">. </w:t>
      </w:r>
      <w:r w:rsidR="00D61B80">
        <w:t>I</w:t>
      </w:r>
      <w:r w:rsidR="002B4DED">
        <w:t xml:space="preserve">mportant stakeholders such as service users (patients, parents, siblings) and service </w:t>
      </w:r>
      <w:r w:rsidR="00832275">
        <w:t xml:space="preserve">funders </w:t>
      </w:r>
      <w:r w:rsidR="002B4DED">
        <w:t>(managers, commissioners</w:t>
      </w:r>
      <w:r w:rsidR="00832275">
        <w:t xml:space="preserve"> and charities</w:t>
      </w:r>
      <w:r w:rsidR="002B4DED">
        <w:t>)</w:t>
      </w:r>
      <w:r w:rsidR="00D61B80">
        <w:t xml:space="preserve"> have not yet been included</w:t>
      </w:r>
      <w:r w:rsidR="002B4DED">
        <w:t xml:space="preserve"> within this prioritisation process. It is possible that these other stakeholder groups may have alternate priorit</w:t>
      </w:r>
      <w:r w:rsidR="00A1341A">
        <w:t>i</w:t>
      </w:r>
      <w:r w:rsidR="002B4DED">
        <w:t>es for research in this field which are not represented here. From the outset</w:t>
      </w:r>
      <w:r w:rsidR="00FF4D51">
        <w:t>,</w:t>
      </w:r>
      <w:r w:rsidR="002B4DED">
        <w:t xml:space="preserve"> </w:t>
      </w:r>
      <w:r w:rsidR="00D61B80">
        <w:t xml:space="preserve">it was </w:t>
      </w:r>
      <w:r w:rsidR="002B4DED">
        <w:t>considered whether to engage with these groups within the same prioritisation process as surgeons</w:t>
      </w:r>
      <w:r w:rsidR="00652A5E">
        <w:t xml:space="preserve"> and specifically how it would be possible to involve </w:t>
      </w:r>
      <w:r w:rsidR="00105DA6">
        <w:t xml:space="preserve">representative </w:t>
      </w:r>
      <w:r w:rsidR="00652A5E">
        <w:t>patients and carers</w:t>
      </w:r>
      <w:r w:rsidR="0009055A">
        <w:t>.</w:t>
      </w:r>
      <w:r w:rsidR="002B4DED">
        <w:t xml:space="preserve"> </w:t>
      </w:r>
      <w:r w:rsidR="0009055A" w:rsidRPr="0009055A">
        <w:t xml:space="preserve">However, bearing in mind their completely different knowledge base, together with the psychosocial aspects of their involvement, </w:t>
      </w:r>
      <w:r w:rsidR="00D61B80">
        <w:t>it was</w:t>
      </w:r>
      <w:r w:rsidR="00D61B80" w:rsidRPr="0009055A">
        <w:t xml:space="preserve"> </w:t>
      </w:r>
      <w:r w:rsidR="0009055A" w:rsidRPr="0009055A">
        <w:t xml:space="preserve">felt that a meaningful prioritisation would need quite different tools and methodologies (which may themselves need development). </w:t>
      </w:r>
      <w:r w:rsidR="00652A5E">
        <w:t>For instance</w:t>
      </w:r>
      <w:r w:rsidR="0065517A">
        <w:t>,</w:t>
      </w:r>
      <w:r w:rsidR="00652A5E">
        <w:t xml:space="preserve"> most patients and families will not have adequate knowledge of all the conditions included here to be able to make an informed prioritisation. It is possible therefore that the process may become skewed towards those conditions represented most within any patient representative group. </w:t>
      </w:r>
      <w:r w:rsidR="00DC63B0">
        <w:t>T</w:t>
      </w:r>
      <w:r w:rsidR="0009055A" w:rsidRPr="0009055A">
        <w:t xml:space="preserve">he issue of priority </w:t>
      </w:r>
      <w:r w:rsidR="00DC63B0">
        <w:t xml:space="preserve">should be explored </w:t>
      </w:r>
      <w:r w:rsidR="0009055A" w:rsidRPr="0009055A">
        <w:t>with these other stakeholders</w:t>
      </w:r>
      <w:r w:rsidR="00652A5E">
        <w:t xml:space="preserve"> in the future</w:t>
      </w:r>
      <w:r w:rsidR="0009055A">
        <w:t>.</w:t>
      </w:r>
    </w:p>
    <w:p w14:paraId="1A565A3C" w14:textId="61CA5383" w:rsidR="00941358" w:rsidRDefault="0014181B" w:rsidP="002B4DED">
      <w:r>
        <w:t xml:space="preserve">Alternate methodologies exist for identification of research questions (e.g. systematic review of the literature) although these are typically labour and resource intensive. </w:t>
      </w:r>
      <w:r w:rsidR="00D97B14">
        <w:t>T</w:t>
      </w:r>
      <w:r w:rsidR="00941358">
        <w:t xml:space="preserve">here may be important research questions not included here because they were not proposed in the scoping survey. </w:t>
      </w:r>
      <w:r w:rsidR="00D8435B">
        <w:t xml:space="preserve">Respondents </w:t>
      </w:r>
      <w:r w:rsidR="007B60AF">
        <w:t xml:space="preserve">to the scoping survey </w:t>
      </w:r>
      <w:r w:rsidR="002432C7">
        <w:t xml:space="preserve">would be less likely to be aware of ‘discovery phase’ projects, or those addressing an important problem for a small group of patients. </w:t>
      </w:r>
      <w:r w:rsidR="00D97B14">
        <w:t>The</w:t>
      </w:r>
      <w:r>
        <w:t xml:space="preserve"> inclusive approach of forwarding all proposed questions</w:t>
      </w:r>
      <w:r w:rsidR="00C3792C">
        <w:t>,</w:t>
      </w:r>
      <w:r>
        <w:t xml:space="preserve"> no matter by whom they were proposed, what topic they related to, and how advanced they were in the research process</w:t>
      </w:r>
      <w:r w:rsidR="00C3792C">
        <w:t>,</w:t>
      </w:r>
      <w:r>
        <w:t xml:space="preserve"> into stage 1 of the modified Del</w:t>
      </w:r>
      <w:r w:rsidR="006143C2">
        <w:t>p</w:t>
      </w:r>
      <w:r>
        <w:t xml:space="preserve">hi process has ensured that the process itself did not generate additional discrimination. </w:t>
      </w:r>
      <w:r w:rsidR="008412D8">
        <w:t xml:space="preserve">It is </w:t>
      </w:r>
      <w:r w:rsidR="002432C7">
        <w:t>recommend</w:t>
      </w:r>
      <w:r w:rsidR="008412D8">
        <w:t>ed</w:t>
      </w:r>
      <w:r w:rsidR="002432C7">
        <w:t xml:space="preserve"> that researchers and funders continue to consider the priorities of other stakeholders, the potential benefits of basic science research, the need to consider discovery phase projects and issues of importance to small patient groups.</w:t>
      </w:r>
    </w:p>
    <w:p w14:paraId="3DDB30BF" w14:textId="5EFACCA6" w:rsidR="00680208" w:rsidRDefault="00680208" w:rsidP="00680208">
      <w:r>
        <w:t>The act of prioritising research for G</w:t>
      </w:r>
      <w:r w:rsidR="00E56C49">
        <w:t>eneral Surgery of Childhood</w:t>
      </w:r>
      <w:r>
        <w:t xml:space="preserve"> may stimulate discussion about other conditions. Experience has been gained that will inform prioritisation in other areas within </w:t>
      </w:r>
      <w:r w:rsidR="00E56C49">
        <w:t xml:space="preserve">the </w:t>
      </w:r>
      <w:r>
        <w:t xml:space="preserve">specialty, for example </w:t>
      </w:r>
      <w:r w:rsidR="0009055A">
        <w:t xml:space="preserve">oesophageal atresia, </w:t>
      </w:r>
      <w:r>
        <w:t xml:space="preserve">Hirschsprung </w:t>
      </w:r>
      <w:r w:rsidR="0009055A">
        <w:t>d</w:t>
      </w:r>
      <w:r>
        <w:t xml:space="preserve">isease </w:t>
      </w:r>
      <w:r w:rsidR="0009055A">
        <w:t>and a</w:t>
      </w:r>
      <w:r>
        <w:t xml:space="preserve">norectal </w:t>
      </w:r>
      <w:r w:rsidR="0009055A">
        <w:t>m</w:t>
      </w:r>
      <w:r>
        <w:t xml:space="preserve">alformations. Such specialist areas of work are likely to </w:t>
      </w:r>
      <w:r w:rsidR="0009055A">
        <w:t xml:space="preserve">already </w:t>
      </w:r>
      <w:r>
        <w:t>have better defined patient pathways and engaged parent/patient groups</w:t>
      </w:r>
      <w:r w:rsidR="00C2436C">
        <w:t>;</w:t>
      </w:r>
      <w:r>
        <w:t xml:space="preserve"> it is likely that these may be approached in</w:t>
      </w:r>
      <w:r w:rsidR="0009055A">
        <w:t xml:space="preserve"> a</w:t>
      </w:r>
      <w:r>
        <w:t xml:space="preserve"> way that more easily allows service users’ priorities to be captured.</w:t>
      </w:r>
    </w:p>
    <w:p w14:paraId="158625A4" w14:textId="1381319B" w:rsidR="002B4DED" w:rsidRDefault="002B4DED" w:rsidP="002B4DED"/>
    <w:p w14:paraId="5E58BDB4" w14:textId="1F880001" w:rsidR="009F66BC" w:rsidRPr="009F66BC" w:rsidRDefault="009F66BC" w:rsidP="009F66BC">
      <w:pPr>
        <w:pStyle w:val="Heading3"/>
        <w:rPr>
          <w:i/>
          <w:iCs/>
        </w:rPr>
      </w:pPr>
      <w:r w:rsidRPr="009F66BC">
        <w:rPr>
          <w:i/>
          <w:iCs/>
        </w:rPr>
        <w:t>Conflict of interest</w:t>
      </w:r>
    </w:p>
    <w:p w14:paraId="3F74FAA8" w14:textId="38D52373" w:rsidR="009F66BC" w:rsidRDefault="009F66BC" w:rsidP="002B4DED">
      <w:r>
        <w:t>None declared</w:t>
      </w:r>
    </w:p>
    <w:p w14:paraId="0CAD8C23" w14:textId="68B01DCD" w:rsidR="002B4DED" w:rsidRDefault="002B4DED" w:rsidP="002B4DED"/>
    <w:p w14:paraId="6E26F14E" w14:textId="77777777" w:rsidR="007D7784" w:rsidRDefault="007D7784"/>
    <w:p w14:paraId="2B8A4B0E" w14:textId="77777777" w:rsidR="006836F5" w:rsidRDefault="006836F5">
      <w:pPr>
        <w:rPr>
          <w:b/>
        </w:rPr>
      </w:pPr>
      <w:r>
        <w:rPr>
          <w:b/>
        </w:rPr>
        <w:br w:type="page"/>
      </w:r>
    </w:p>
    <w:p w14:paraId="5CF851A8" w14:textId="1E75E2CB" w:rsidR="00026687" w:rsidRPr="00E62DC7" w:rsidRDefault="00026687" w:rsidP="00026687">
      <w:pPr>
        <w:rPr>
          <w:b/>
        </w:rPr>
      </w:pPr>
      <w:r w:rsidRPr="00E62DC7">
        <w:rPr>
          <w:b/>
        </w:rPr>
        <w:lastRenderedPageBreak/>
        <w:t xml:space="preserve">Table 1 – </w:t>
      </w:r>
      <w:r>
        <w:rPr>
          <w:b/>
        </w:rPr>
        <w:t>Clinical themes represented by questions proposed in the scoping survey</w:t>
      </w:r>
    </w:p>
    <w:tbl>
      <w:tblPr>
        <w:tblW w:w="7371" w:type="dxa"/>
        <w:tblLook w:val="04A0" w:firstRow="1" w:lastRow="0" w:firstColumn="1" w:lastColumn="0" w:noHBand="0" w:noVBand="1"/>
      </w:tblPr>
      <w:tblGrid>
        <w:gridCol w:w="3828"/>
        <w:gridCol w:w="3543"/>
      </w:tblGrid>
      <w:tr w:rsidR="00026687" w:rsidRPr="00E62DC7" w14:paraId="04B0253B" w14:textId="77777777" w:rsidTr="00E524E9">
        <w:trPr>
          <w:trHeight w:val="300"/>
        </w:trPr>
        <w:tc>
          <w:tcPr>
            <w:tcW w:w="3828" w:type="dxa"/>
            <w:tcBorders>
              <w:top w:val="single" w:sz="4" w:space="0" w:color="auto"/>
              <w:left w:val="nil"/>
              <w:bottom w:val="single" w:sz="4" w:space="0" w:color="auto"/>
              <w:right w:val="nil"/>
            </w:tcBorders>
          </w:tcPr>
          <w:p w14:paraId="3D618D0C" w14:textId="77777777" w:rsidR="00026687" w:rsidRPr="00E62DC7" w:rsidRDefault="00026687" w:rsidP="00E524E9">
            <w:pPr>
              <w:spacing w:after="0" w:line="240" w:lineRule="auto"/>
              <w:rPr>
                <w:rFonts w:ascii="Calibri" w:eastAsia="Times New Roman" w:hAnsi="Calibri" w:cs="Calibri"/>
                <w:b/>
                <w:color w:val="000000"/>
                <w:lang w:eastAsia="en-GB"/>
              </w:rPr>
            </w:pPr>
            <w:r w:rsidRPr="00E62DC7">
              <w:rPr>
                <w:rFonts w:ascii="Calibri" w:eastAsia="Times New Roman" w:hAnsi="Calibri" w:cs="Calibri"/>
                <w:b/>
                <w:color w:val="000000"/>
                <w:lang w:eastAsia="en-GB"/>
              </w:rPr>
              <w:t>Elective</w:t>
            </w:r>
          </w:p>
        </w:tc>
        <w:tc>
          <w:tcPr>
            <w:tcW w:w="3543" w:type="dxa"/>
            <w:tcBorders>
              <w:top w:val="single" w:sz="4" w:space="0" w:color="auto"/>
              <w:left w:val="nil"/>
              <w:bottom w:val="single" w:sz="4" w:space="0" w:color="auto"/>
              <w:right w:val="nil"/>
            </w:tcBorders>
            <w:shd w:val="clear" w:color="auto" w:fill="auto"/>
            <w:noWrap/>
            <w:vAlign w:val="bottom"/>
          </w:tcPr>
          <w:p w14:paraId="626CD83A" w14:textId="77777777" w:rsidR="00026687" w:rsidRPr="00E62DC7" w:rsidRDefault="00026687" w:rsidP="00E524E9">
            <w:pPr>
              <w:spacing w:after="0" w:line="240" w:lineRule="auto"/>
              <w:rPr>
                <w:rFonts w:ascii="Calibri" w:eastAsia="Times New Roman" w:hAnsi="Calibri" w:cs="Calibri"/>
                <w:b/>
                <w:color w:val="000000"/>
                <w:lang w:eastAsia="en-GB"/>
              </w:rPr>
            </w:pPr>
            <w:r w:rsidRPr="00E62DC7">
              <w:rPr>
                <w:rFonts w:ascii="Calibri" w:eastAsia="Times New Roman" w:hAnsi="Calibri" w:cs="Calibri"/>
                <w:b/>
                <w:color w:val="000000"/>
                <w:lang w:eastAsia="en-GB"/>
              </w:rPr>
              <w:t>Emergency</w:t>
            </w:r>
          </w:p>
        </w:tc>
      </w:tr>
      <w:tr w:rsidR="00026687" w:rsidRPr="005704F4" w14:paraId="2875CF18" w14:textId="77777777" w:rsidTr="00E524E9">
        <w:trPr>
          <w:trHeight w:val="300"/>
        </w:trPr>
        <w:tc>
          <w:tcPr>
            <w:tcW w:w="3828" w:type="dxa"/>
            <w:tcBorders>
              <w:top w:val="single" w:sz="4" w:space="0" w:color="auto"/>
              <w:left w:val="nil"/>
              <w:bottom w:val="nil"/>
              <w:right w:val="nil"/>
            </w:tcBorders>
          </w:tcPr>
          <w:p w14:paraId="7490FB15" w14:textId="77777777" w:rsidR="00026687" w:rsidRPr="005704F4" w:rsidRDefault="00026687" w:rsidP="00E524E9">
            <w:pPr>
              <w:spacing w:after="0" w:line="240" w:lineRule="auto"/>
              <w:rPr>
                <w:rFonts w:ascii="Calibri" w:eastAsia="Times New Roman" w:hAnsi="Calibri" w:cs="Calibri"/>
                <w:color w:val="000000"/>
                <w:lang w:eastAsia="en-GB"/>
              </w:rPr>
            </w:pPr>
          </w:p>
        </w:tc>
        <w:tc>
          <w:tcPr>
            <w:tcW w:w="3543" w:type="dxa"/>
            <w:tcBorders>
              <w:top w:val="single" w:sz="4" w:space="0" w:color="auto"/>
              <w:left w:val="nil"/>
              <w:bottom w:val="nil"/>
              <w:right w:val="nil"/>
            </w:tcBorders>
            <w:shd w:val="clear" w:color="auto" w:fill="auto"/>
            <w:noWrap/>
            <w:vAlign w:val="bottom"/>
          </w:tcPr>
          <w:p w14:paraId="78FD4CBC" w14:textId="77777777" w:rsidR="00026687" w:rsidRPr="005704F4" w:rsidRDefault="00026687" w:rsidP="00E524E9">
            <w:pPr>
              <w:spacing w:after="0" w:line="240" w:lineRule="auto"/>
              <w:rPr>
                <w:rFonts w:ascii="Calibri" w:eastAsia="Times New Roman" w:hAnsi="Calibri" w:cs="Calibri"/>
                <w:color w:val="000000"/>
                <w:lang w:eastAsia="en-GB"/>
              </w:rPr>
            </w:pPr>
          </w:p>
        </w:tc>
      </w:tr>
      <w:tr w:rsidR="00026687" w:rsidRPr="005704F4" w14:paraId="772021D5" w14:textId="77777777" w:rsidTr="00E524E9">
        <w:trPr>
          <w:trHeight w:val="300"/>
        </w:trPr>
        <w:tc>
          <w:tcPr>
            <w:tcW w:w="3828" w:type="dxa"/>
            <w:tcBorders>
              <w:top w:val="nil"/>
              <w:left w:val="nil"/>
              <w:bottom w:val="nil"/>
              <w:right w:val="nil"/>
            </w:tcBorders>
          </w:tcPr>
          <w:p w14:paraId="4A969CDE"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olecystectomy</w:t>
            </w:r>
          </w:p>
        </w:tc>
        <w:tc>
          <w:tcPr>
            <w:tcW w:w="3543" w:type="dxa"/>
            <w:tcBorders>
              <w:top w:val="nil"/>
              <w:left w:val="nil"/>
              <w:bottom w:val="nil"/>
              <w:right w:val="nil"/>
            </w:tcBorders>
            <w:shd w:val="clear" w:color="auto" w:fill="auto"/>
            <w:noWrap/>
            <w:vAlign w:val="bottom"/>
          </w:tcPr>
          <w:p w14:paraId="0F0CBFA0"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ute scrotum</w:t>
            </w:r>
          </w:p>
        </w:tc>
      </w:tr>
      <w:tr w:rsidR="00026687" w:rsidRPr="005704F4" w14:paraId="20C89F10" w14:textId="77777777" w:rsidTr="00E524E9">
        <w:trPr>
          <w:trHeight w:val="300"/>
        </w:trPr>
        <w:tc>
          <w:tcPr>
            <w:tcW w:w="3828" w:type="dxa"/>
            <w:tcBorders>
              <w:top w:val="nil"/>
              <w:left w:val="nil"/>
              <w:bottom w:val="nil"/>
              <w:right w:val="nil"/>
            </w:tcBorders>
          </w:tcPr>
          <w:p w14:paraId="26BED7E0"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lorectal</w:t>
            </w:r>
          </w:p>
          <w:p w14:paraId="026C6AA5"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lective miscellaneous</w:t>
            </w:r>
          </w:p>
        </w:tc>
        <w:tc>
          <w:tcPr>
            <w:tcW w:w="3543" w:type="dxa"/>
            <w:tcBorders>
              <w:top w:val="nil"/>
              <w:left w:val="nil"/>
              <w:bottom w:val="nil"/>
              <w:right w:val="nil"/>
            </w:tcBorders>
            <w:shd w:val="clear" w:color="auto" w:fill="auto"/>
            <w:noWrap/>
            <w:vAlign w:val="bottom"/>
          </w:tcPr>
          <w:p w14:paraId="1443ED3F"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ppendicitis</w:t>
            </w:r>
          </w:p>
          <w:p w14:paraId="0CF1514D"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mergency miscellaneous</w:t>
            </w:r>
          </w:p>
        </w:tc>
      </w:tr>
      <w:tr w:rsidR="00026687" w:rsidRPr="005704F4" w14:paraId="2ABBC907" w14:textId="77777777" w:rsidTr="00E524E9">
        <w:trPr>
          <w:trHeight w:val="300"/>
        </w:trPr>
        <w:tc>
          <w:tcPr>
            <w:tcW w:w="3828" w:type="dxa"/>
            <w:tcBorders>
              <w:top w:val="nil"/>
              <w:left w:val="nil"/>
              <w:bottom w:val="nil"/>
              <w:right w:val="nil"/>
            </w:tcBorders>
          </w:tcPr>
          <w:p w14:paraId="4B8AE31B"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nhanced Recovery After Surgery, ERAS</w:t>
            </w:r>
          </w:p>
        </w:tc>
        <w:tc>
          <w:tcPr>
            <w:tcW w:w="3543" w:type="dxa"/>
            <w:tcBorders>
              <w:top w:val="nil"/>
              <w:left w:val="nil"/>
              <w:bottom w:val="nil"/>
              <w:right w:val="nil"/>
            </w:tcBorders>
            <w:shd w:val="clear" w:color="auto" w:fill="auto"/>
            <w:noWrap/>
            <w:vAlign w:val="bottom"/>
            <w:hideMark/>
          </w:tcPr>
          <w:p w14:paraId="2A3768CA" w14:textId="77777777" w:rsidR="00026687" w:rsidRPr="005704F4" w:rsidRDefault="00026687" w:rsidP="00E524E9">
            <w:pPr>
              <w:spacing w:after="0" w:line="240" w:lineRule="auto"/>
              <w:rPr>
                <w:rFonts w:ascii="Calibri" w:eastAsia="Times New Roman" w:hAnsi="Calibri" w:cs="Calibri"/>
                <w:color w:val="000000"/>
                <w:lang w:eastAsia="en-GB"/>
              </w:rPr>
            </w:pPr>
            <w:r w:rsidRPr="005704F4">
              <w:rPr>
                <w:rFonts w:ascii="Calibri" w:eastAsia="Times New Roman" w:hAnsi="Calibri" w:cs="Calibri"/>
                <w:color w:val="000000"/>
                <w:lang w:eastAsia="en-GB"/>
              </w:rPr>
              <w:t>Gen</w:t>
            </w:r>
            <w:r>
              <w:rPr>
                <w:rFonts w:ascii="Calibri" w:eastAsia="Times New Roman" w:hAnsi="Calibri" w:cs="Calibri"/>
                <w:color w:val="000000"/>
                <w:lang w:eastAsia="en-GB"/>
              </w:rPr>
              <w:t>eral e</w:t>
            </w:r>
            <w:r w:rsidRPr="005704F4">
              <w:rPr>
                <w:rFonts w:ascii="Calibri" w:eastAsia="Times New Roman" w:hAnsi="Calibri" w:cs="Calibri"/>
                <w:color w:val="000000"/>
                <w:lang w:eastAsia="en-GB"/>
              </w:rPr>
              <w:t>merg</w:t>
            </w:r>
            <w:r>
              <w:rPr>
                <w:rFonts w:ascii="Calibri" w:eastAsia="Times New Roman" w:hAnsi="Calibri" w:cs="Calibri"/>
                <w:color w:val="000000"/>
                <w:lang w:eastAsia="en-GB"/>
              </w:rPr>
              <w:t>ency surgery</w:t>
            </w:r>
            <w:r w:rsidDel="00E866CC">
              <w:rPr>
                <w:rFonts w:ascii="Calibri" w:eastAsia="Times New Roman" w:hAnsi="Calibri" w:cs="Calibri"/>
                <w:color w:val="000000"/>
                <w:lang w:eastAsia="en-GB"/>
              </w:rPr>
              <w:t xml:space="preserve"> </w:t>
            </w:r>
          </w:p>
        </w:tc>
      </w:tr>
      <w:tr w:rsidR="00026687" w:rsidRPr="005704F4" w14:paraId="07560601" w14:textId="77777777" w:rsidTr="00E524E9">
        <w:trPr>
          <w:trHeight w:val="300"/>
        </w:trPr>
        <w:tc>
          <w:tcPr>
            <w:tcW w:w="3828" w:type="dxa"/>
            <w:tcBorders>
              <w:top w:val="nil"/>
              <w:left w:val="nil"/>
              <w:bottom w:val="nil"/>
              <w:right w:val="nil"/>
            </w:tcBorders>
          </w:tcPr>
          <w:p w14:paraId="011BDB80"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General elective surgery</w:t>
            </w:r>
          </w:p>
        </w:tc>
        <w:tc>
          <w:tcPr>
            <w:tcW w:w="3543" w:type="dxa"/>
            <w:tcBorders>
              <w:top w:val="nil"/>
              <w:left w:val="nil"/>
              <w:bottom w:val="nil"/>
              <w:right w:val="nil"/>
            </w:tcBorders>
            <w:shd w:val="clear" w:color="auto" w:fill="auto"/>
            <w:noWrap/>
            <w:vAlign w:val="bottom"/>
          </w:tcPr>
          <w:p w14:paraId="24C07BB1" w14:textId="10449969" w:rsidR="00026687" w:rsidRPr="005704F4" w:rsidRDefault="00026687" w:rsidP="00E524E9">
            <w:pPr>
              <w:spacing w:after="0" w:line="240" w:lineRule="auto"/>
              <w:rPr>
                <w:rFonts w:ascii="Calibri" w:eastAsia="Times New Roman" w:hAnsi="Calibri" w:cs="Calibri"/>
                <w:color w:val="000000"/>
                <w:lang w:eastAsia="en-GB"/>
              </w:rPr>
            </w:pPr>
            <w:r w:rsidRPr="005704F4">
              <w:rPr>
                <w:rFonts w:ascii="Calibri" w:eastAsia="Times New Roman" w:hAnsi="Calibri" w:cs="Calibri"/>
                <w:color w:val="000000"/>
                <w:lang w:eastAsia="en-GB"/>
              </w:rPr>
              <w:t>Ing</w:t>
            </w:r>
            <w:r>
              <w:rPr>
                <w:rFonts w:ascii="Calibri" w:eastAsia="Times New Roman" w:hAnsi="Calibri" w:cs="Calibri"/>
                <w:color w:val="000000"/>
                <w:lang w:eastAsia="en-GB"/>
              </w:rPr>
              <w:t>uinal</w:t>
            </w:r>
            <w:r w:rsidRPr="005704F4">
              <w:rPr>
                <w:rFonts w:ascii="Calibri" w:eastAsia="Times New Roman" w:hAnsi="Calibri" w:cs="Calibri"/>
                <w:color w:val="000000"/>
                <w:lang w:eastAsia="en-GB"/>
              </w:rPr>
              <w:t xml:space="preserve"> </w:t>
            </w:r>
            <w:r>
              <w:rPr>
                <w:rFonts w:ascii="Calibri" w:eastAsia="Times New Roman" w:hAnsi="Calibri" w:cs="Calibri"/>
                <w:color w:val="000000"/>
                <w:lang w:eastAsia="en-GB"/>
              </w:rPr>
              <w:t>h</w:t>
            </w:r>
            <w:r w:rsidRPr="005704F4">
              <w:rPr>
                <w:rFonts w:ascii="Calibri" w:eastAsia="Times New Roman" w:hAnsi="Calibri" w:cs="Calibri"/>
                <w:color w:val="000000"/>
                <w:lang w:eastAsia="en-GB"/>
              </w:rPr>
              <w:t>ernia</w:t>
            </w:r>
            <w:r>
              <w:rPr>
                <w:rFonts w:ascii="Calibri" w:eastAsia="Times New Roman" w:hAnsi="Calibri" w:cs="Calibri"/>
                <w:color w:val="000000"/>
                <w:lang w:eastAsia="en-GB"/>
              </w:rPr>
              <w:t xml:space="preserve"> (</w:t>
            </w:r>
            <w:r w:rsidR="00394C32">
              <w:rPr>
                <w:rFonts w:ascii="Calibri" w:eastAsia="Times New Roman" w:hAnsi="Calibri" w:cs="Calibri"/>
                <w:color w:val="000000"/>
                <w:lang w:eastAsia="en-GB"/>
              </w:rPr>
              <w:t>e</w:t>
            </w:r>
            <w:r>
              <w:rPr>
                <w:rFonts w:ascii="Calibri" w:eastAsia="Times New Roman" w:hAnsi="Calibri" w:cs="Calibri"/>
                <w:color w:val="000000"/>
                <w:lang w:eastAsia="en-GB"/>
              </w:rPr>
              <w:t>mergency)</w:t>
            </w:r>
          </w:p>
        </w:tc>
      </w:tr>
      <w:tr w:rsidR="00026687" w:rsidRPr="005704F4" w14:paraId="6E35ECC8" w14:textId="77777777" w:rsidTr="00E524E9">
        <w:trPr>
          <w:trHeight w:val="300"/>
        </w:trPr>
        <w:tc>
          <w:tcPr>
            <w:tcW w:w="3828" w:type="dxa"/>
            <w:tcBorders>
              <w:top w:val="nil"/>
              <w:left w:val="nil"/>
              <w:bottom w:val="nil"/>
              <w:right w:val="nil"/>
            </w:tcBorders>
          </w:tcPr>
          <w:p w14:paraId="0A310508"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guinal hernia / hydrocele (elective)</w:t>
            </w:r>
          </w:p>
        </w:tc>
        <w:tc>
          <w:tcPr>
            <w:tcW w:w="3543" w:type="dxa"/>
            <w:tcBorders>
              <w:top w:val="nil"/>
              <w:left w:val="nil"/>
              <w:bottom w:val="nil"/>
              <w:right w:val="nil"/>
            </w:tcBorders>
            <w:shd w:val="clear" w:color="auto" w:fill="auto"/>
            <w:noWrap/>
            <w:vAlign w:val="bottom"/>
            <w:hideMark/>
          </w:tcPr>
          <w:p w14:paraId="159AC9A1"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rauma</w:t>
            </w:r>
            <w:r w:rsidRPr="005704F4" w:rsidDel="00E866CC">
              <w:rPr>
                <w:rFonts w:ascii="Calibri" w:eastAsia="Times New Roman" w:hAnsi="Calibri" w:cs="Calibri"/>
                <w:color w:val="000000"/>
                <w:lang w:eastAsia="en-GB"/>
              </w:rPr>
              <w:t xml:space="preserve"> </w:t>
            </w:r>
          </w:p>
        </w:tc>
      </w:tr>
      <w:tr w:rsidR="00026687" w:rsidRPr="005704F4" w14:paraId="1EAD9DDD" w14:textId="77777777" w:rsidTr="00E524E9">
        <w:trPr>
          <w:trHeight w:val="300"/>
        </w:trPr>
        <w:tc>
          <w:tcPr>
            <w:tcW w:w="3828" w:type="dxa"/>
            <w:tcBorders>
              <w:top w:val="nil"/>
              <w:left w:val="nil"/>
              <w:bottom w:val="nil"/>
              <w:right w:val="nil"/>
            </w:tcBorders>
          </w:tcPr>
          <w:p w14:paraId="25C99B33"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growing toenail</w:t>
            </w:r>
          </w:p>
        </w:tc>
        <w:tc>
          <w:tcPr>
            <w:tcW w:w="3543" w:type="dxa"/>
            <w:tcBorders>
              <w:top w:val="nil"/>
              <w:left w:val="nil"/>
              <w:bottom w:val="nil"/>
              <w:right w:val="nil"/>
            </w:tcBorders>
            <w:shd w:val="clear" w:color="auto" w:fill="auto"/>
            <w:noWrap/>
            <w:vAlign w:val="bottom"/>
          </w:tcPr>
          <w:p w14:paraId="4253AA00" w14:textId="77777777" w:rsidR="00026687" w:rsidRPr="005704F4" w:rsidRDefault="00026687" w:rsidP="00E524E9">
            <w:pPr>
              <w:spacing w:after="0" w:line="240" w:lineRule="auto"/>
              <w:rPr>
                <w:rFonts w:ascii="Calibri" w:eastAsia="Times New Roman" w:hAnsi="Calibri" w:cs="Calibri"/>
                <w:color w:val="000000"/>
                <w:lang w:eastAsia="en-GB"/>
              </w:rPr>
            </w:pPr>
          </w:p>
        </w:tc>
      </w:tr>
      <w:tr w:rsidR="00026687" w:rsidRPr="005704F4" w14:paraId="7092B445" w14:textId="77777777" w:rsidTr="00E524E9">
        <w:trPr>
          <w:trHeight w:val="300"/>
        </w:trPr>
        <w:tc>
          <w:tcPr>
            <w:tcW w:w="3828" w:type="dxa"/>
            <w:tcBorders>
              <w:top w:val="nil"/>
              <w:left w:val="nil"/>
              <w:bottom w:val="nil"/>
              <w:right w:val="nil"/>
            </w:tcBorders>
          </w:tcPr>
          <w:p w14:paraId="058DF54A"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himosis</w:t>
            </w:r>
          </w:p>
        </w:tc>
        <w:tc>
          <w:tcPr>
            <w:tcW w:w="3543" w:type="dxa"/>
            <w:tcBorders>
              <w:top w:val="nil"/>
              <w:left w:val="nil"/>
              <w:bottom w:val="nil"/>
              <w:right w:val="nil"/>
            </w:tcBorders>
            <w:shd w:val="clear" w:color="auto" w:fill="auto"/>
            <w:noWrap/>
            <w:vAlign w:val="bottom"/>
          </w:tcPr>
          <w:p w14:paraId="3207CEBB" w14:textId="77777777" w:rsidR="00026687" w:rsidRPr="005704F4" w:rsidRDefault="00026687" w:rsidP="00E524E9">
            <w:pPr>
              <w:spacing w:after="0" w:line="240" w:lineRule="auto"/>
              <w:rPr>
                <w:rFonts w:ascii="Calibri" w:eastAsia="Times New Roman" w:hAnsi="Calibri" w:cs="Calibri"/>
                <w:color w:val="000000"/>
                <w:lang w:eastAsia="en-GB"/>
              </w:rPr>
            </w:pPr>
          </w:p>
        </w:tc>
      </w:tr>
      <w:tr w:rsidR="00026687" w:rsidRPr="005704F4" w14:paraId="7F4EF426" w14:textId="77777777" w:rsidTr="00E524E9">
        <w:trPr>
          <w:trHeight w:val="300"/>
        </w:trPr>
        <w:tc>
          <w:tcPr>
            <w:tcW w:w="3828" w:type="dxa"/>
            <w:tcBorders>
              <w:top w:val="nil"/>
              <w:left w:val="nil"/>
              <w:bottom w:val="nil"/>
              <w:right w:val="nil"/>
            </w:tcBorders>
          </w:tcPr>
          <w:p w14:paraId="471AC130"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ilonidal disease</w:t>
            </w:r>
          </w:p>
        </w:tc>
        <w:tc>
          <w:tcPr>
            <w:tcW w:w="3543" w:type="dxa"/>
            <w:tcBorders>
              <w:top w:val="nil"/>
              <w:left w:val="nil"/>
              <w:bottom w:val="nil"/>
              <w:right w:val="nil"/>
            </w:tcBorders>
            <w:shd w:val="clear" w:color="auto" w:fill="auto"/>
            <w:noWrap/>
            <w:vAlign w:val="bottom"/>
          </w:tcPr>
          <w:p w14:paraId="68722DAB" w14:textId="77777777" w:rsidR="00026687" w:rsidRPr="005704F4" w:rsidRDefault="00026687" w:rsidP="00E524E9">
            <w:pPr>
              <w:spacing w:after="0" w:line="240" w:lineRule="auto"/>
              <w:rPr>
                <w:rFonts w:ascii="Calibri" w:eastAsia="Times New Roman" w:hAnsi="Calibri" w:cs="Calibri"/>
                <w:color w:val="000000"/>
                <w:lang w:eastAsia="en-GB"/>
              </w:rPr>
            </w:pPr>
          </w:p>
        </w:tc>
      </w:tr>
      <w:tr w:rsidR="00026687" w:rsidRPr="005704F4" w14:paraId="055B341B" w14:textId="77777777" w:rsidTr="00E524E9">
        <w:trPr>
          <w:trHeight w:val="300"/>
        </w:trPr>
        <w:tc>
          <w:tcPr>
            <w:tcW w:w="3828" w:type="dxa"/>
            <w:tcBorders>
              <w:top w:val="nil"/>
              <w:left w:val="nil"/>
              <w:bottom w:val="nil"/>
              <w:right w:val="nil"/>
            </w:tcBorders>
          </w:tcPr>
          <w:p w14:paraId="12F95FC0" w14:textId="77777777"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ongue tie</w:t>
            </w:r>
          </w:p>
        </w:tc>
        <w:tc>
          <w:tcPr>
            <w:tcW w:w="3543" w:type="dxa"/>
            <w:tcBorders>
              <w:top w:val="nil"/>
              <w:left w:val="nil"/>
              <w:bottom w:val="nil"/>
              <w:right w:val="nil"/>
            </w:tcBorders>
            <w:shd w:val="clear" w:color="auto" w:fill="auto"/>
            <w:noWrap/>
            <w:vAlign w:val="bottom"/>
          </w:tcPr>
          <w:p w14:paraId="03DB0BAA" w14:textId="77777777" w:rsidR="00026687" w:rsidRPr="005704F4" w:rsidRDefault="00026687" w:rsidP="00E524E9">
            <w:pPr>
              <w:spacing w:after="0" w:line="240" w:lineRule="auto"/>
              <w:rPr>
                <w:rFonts w:ascii="Calibri" w:eastAsia="Times New Roman" w:hAnsi="Calibri" w:cs="Calibri"/>
                <w:color w:val="000000"/>
                <w:lang w:eastAsia="en-GB"/>
              </w:rPr>
            </w:pPr>
          </w:p>
        </w:tc>
      </w:tr>
      <w:tr w:rsidR="00026687" w:rsidRPr="005704F4" w14:paraId="4B44DE10" w14:textId="77777777" w:rsidTr="00E524E9">
        <w:trPr>
          <w:trHeight w:val="300"/>
        </w:trPr>
        <w:tc>
          <w:tcPr>
            <w:tcW w:w="3828" w:type="dxa"/>
            <w:tcBorders>
              <w:top w:val="nil"/>
              <w:left w:val="nil"/>
              <w:right w:val="nil"/>
            </w:tcBorders>
          </w:tcPr>
          <w:p w14:paraId="16EA9DE4" w14:textId="33C19891" w:rsidR="00026687" w:rsidRPr="005704F4"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mbilical</w:t>
            </w:r>
            <w:r w:rsidR="00394C32">
              <w:rPr>
                <w:rFonts w:ascii="Calibri" w:eastAsia="Times New Roman" w:hAnsi="Calibri" w:cs="Calibri"/>
                <w:color w:val="000000"/>
                <w:lang w:eastAsia="en-GB"/>
              </w:rPr>
              <w:t xml:space="preserve"> conditions</w:t>
            </w:r>
          </w:p>
        </w:tc>
        <w:tc>
          <w:tcPr>
            <w:tcW w:w="3543" w:type="dxa"/>
            <w:tcBorders>
              <w:top w:val="nil"/>
              <w:left w:val="nil"/>
              <w:right w:val="nil"/>
            </w:tcBorders>
            <w:shd w:val="clear" w:color="auto" w:fill="auto"/>
            <w:noWrap/>
            <w:vAlign w:val="bottom"/>
          </w:tcPr>
          <w:p w14:paraId="41B80281" w14:textId="77777777" w:rsidR="00026687" w:rsidRPr="005704F4" w:rsidRDefault="00026687" w:rsidP="00E524E9">
            <w:pPr>
              <w:spacing w:after="0" w:line="240" w:lineRule="auto"/>
              <w:rPr>
                <w:rFonts w:ascii="Calibri" w:eastAsia="Times New Roman" w:hAnsi="Calibri" w:cs="Calibri"/>
                <w:color w:val="000000"/>
                <w:lang w:eastAsia="en-GB"/>
              </w:rPr>
            </w:pPr>
          </w:p>
        </w:tc>
      </w:tr>
      <w:tr w:rsidR="00026687" w:rsidRPr="005704F4" w14:paraId="0C59EA54" w14:textId="77777777" w:rsidTr="00E524E9">
        <w:trPr>
          <w:trHeight w:val="300"/>
        </w:trPr>
        <w:tc>
          <w:tcPr>
            <w:tcW w:w="3828" w:type="dxa"/>
            <w:tcBorders>
              <w:top w:val="nil"/>
              <w:left w:val="nil"/>
              <w:bottom w:val="single" w:sz="4" w:space="0" w:color="auto"/>
              <w:right w:val="nil"/>
            </w:tcBorders>
          </w:tcPr>
          <w:p w14:paraId="2C07E56E" w14:textId="77777777" w:rsidR="00026687" w:rsidRDefault="00026687" w:rsidP="00E524E9">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Undescended testis</w:t>
            </w:r>
          </w:p>
        </w:tc>
        <w:tc>
          <w:tcPr>
            <w:tcW w:w="3543" w:type="dxa"/>
            <w:tcBorders>
              <w:top w:val="nil"/>
              <w:left w:val="nil"/>
              <w:bottom w:val="single" w:sz="4" w:space="0" w:color="auto"/>
              <w:right w:val="nil"/>
            </w:tcBorders>
            <w:shd w:val="clear" w:color="auto" w:fill="auto"/>
            <w:noWrap/>
            <w:vAlign w:val="bottom"/>
          </w:tcPr>
          <w:p w14:paraId="45F969BA" w14:textId="77777777" w:rsidR="00026687" w:rsidRDefault="00026687" w:rsidP="00E524E9">
            <w:pPr>
              <w:spacing w:after="0" w:line="240" w:lineRule="auto"/>
              <w:rPr>
                <w:rFonts w:ascii="Calibri" w:eastAsia="Times New Roman" w:hAnsi="Calibri" w:cs="Calibri"/>
                <w:color w:val="000000"/>
                <w:lang w:eastAsia="en-GB"/>
              </w:rPr>
            </w:pPr>
          </w:p>
        </w:tc>
      </w:tr>
    </w:tbl>
    <w:p w14:paraId="707F3F40" w14:textId="77777777" w:rsidR="00026687" w:rsidRPr="005704F4" w:rsidRDefault="00026687" w:rsidP="00026687">
      <w:pPr>
        <w:rPr>
          <w:highlight w:val="yellow"/>
        </w:rPr>
      </w:pPr>
    </w:p>
    <w:p w14:paraId="2CE7F24B" w14:textId="77777777" w:rsidR="00026687" w:rsidRDefault="00026687"/>
    <w:p w14:paraId="5AF934A6" w14:textId="12D9142E" w:rsidR="00026687" w:rsidRDefault="00026687">
      <w:pPr>
        <w:sectPr w:rsidR="00026687" w:rsidSect="00493767">
          <w:pgSz w:w="11906" w:h="16838"/>
          <w:pgMar w:top="993" w:right="1440" w:bottom="993" w:left="1440" w:header="708" w:footer="708" w:gutter="0"/>
          <w:cols w:space="708"/>
          <w:docGrid w:linePitch="360"/>
        </w:sectPr>
      </w:pPr>
    </w:p>
    <w:p w14:paraId="0B4B6120" w14:textId="77777777" w:rsidR="004C1FBD" w:rsidRDefault="004C1FBD">
      <w:pPr>
        <w:rPr>
          <w:rFonts w:asciiTheme="majorHAnsi" w:eastAsiaTheme="majorEastAsia" w:hAnsiTheme="majorHAnsi" w:cstheme="majorBidi"/>
          <w:color w:val="2F5496" w:themeColor="accent1" w:themeShade="BF"/>
          <w:sz w:val="26"/>
          <w:szCs w:val="26"/>
        </w:rPr>
      </w:pPr>
      <w:r>
        <w:br w:type="page"/>
      </w:r>
    </w:p>
    <w:p w14:paraId="2565A99C" w14:textId="24122C6E" w:rsidR="004431C1" w:rsidRDefault="00026687" w:rsidP="00893D0A">
      <w:pPr>
        <w:pStyle w:val="Heading2"/>
      </w:pPr>
      <w:r>
        <w:lastRenderedPageBreak/>
        <w:t>Table 2</w:t>
      </w:r>
      <w:r w:rsidR="00DB3CB8">
        <w:t xml:space="preserve">: </w:t>
      </w:r>
      <w:r w:rsidR="004431C1">
        <w:t>Elective questions – top 10</w:t>
      </w:r>
    </w:p>
    <w:tbl>
      <w:tblPr>
        <w:tblW w:w="9214" w:type="dxa"/>
        <w:tblInd w:w="-10" w:type="dxa"/>
        <w:tblCellMar>
          <w:left w:w="0" w:type="dxa"/>
          <w:right w:w="0" w:type="dxa"/>
        </w:tblCellMar>
        <w:tblLook w:val="04A0" w:firstRow="1" w:lastRow="0" w:firstColumn="1" w:lastColumn="0" w:noHBand="0" w:noVBand="1"/>
      </w:tblPr>
      <w:tblGrid>
        <w:gridCol w:w="709"/>
        <w:gridCol w:w="7229"/>
        <w:gridCol w:w="1276"/>
      </w:tblGrid>
      <w:tr w:rsidR="00DB3CB8" w:rsidRPr="008052B4" w14:paraId="01D1295A" w14:textId="78DF7984" w:rsidTr="00893D0A">
        <w:trPr>
          <w:trHeight w:val="700"/>
        </w:trPr>
        <w:tc>
          <w:tcPr>
            <w:tcW w:w="709"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48288F54" w14:textId="6F7885FF" w:rsidR="00DB3CB8" w:rsidRPr="008052B4" w:rsidRDefault="00DB3CB8" w:rsidP="007D7784">
            <w:pPr>
              <w:spacing w:after="120"/>
              <w:rPr>
                <w:b/>
              </w:rPr>
            </w:pPr>
            <w:r w:rsidRPr="008052B4">
              <w:rPr>
                <w:b/>
              </w:rPr>
              <w:t>Rank</w:t>
            </w:r>
          </w:p>
        </w:tc>
        <w:tc>
          <w:tcPr>
            <w:tcW w:w="7229"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570F5232" w14:textId="12967065" w:rsidR="00DB3CB8" w:rsidRPr="008052B4" w:rsidRDefault="00DB3CB8" w:rsidP="007D7784">
            <w:pPr>
              <w:spacing w:after="120"/>
              <w:rPr>
                <w:b/>
              </w:rPr>
            </w:pPr>
            <w:r w:rsidRPr="008052B4">
              <w:rPr>
                <w:b/>
              </w:rPr>
              <w:t>Question</w:t>
            </w:r>
          </w:p>
        </w:tc>
        <w:tc>
          <w:tcPr>
            <w:tcW w:w="1276" w:type="dxa"/>
            <w:tcBorders>
              <w:top w:val="single" w:sz="8" w:space="0" w:color="auto"/>
              <w:left w:val="nil"/>
              <w:bottom w:val="single" w:sz="8" w:space="0" w:color="auto"/>
              <w:right w:val="single" w:sz="8" w:space="0" w:color="auto"/>
            </w:tcBorders>
          </w:tcPr>
          <w:p w14:paraId="3045AD0C" w14:textId="0C5ACDD1" w:rsidR="00DB3CB8" w:rsidRPr="008052B4" w:rsidRDefault="00DB3CB8" w:rsidP="007D7784">
            <w:pPr>
              <w:spacing w:after="120"/>
              <w:rPr>
                <w:b/>
              </w:rPr>
            </w:pPr>
            <w:r w:rsidRPr="008052B4">
              <w:rPr>
                <w:b/>
              </w:rPr>
              <w:t>Mean score (max 5)</w:t>
            </w:r>
          </w:p>
        </w:tc>
      </w:tr>
      <w:tr w:rsidR="00DB3CB8" w14:paraId="57AEE135" w14:textId="77777777" w:rsidTr="00893D0A">
        <w:trPr>
          <w:trHeight w:val="700"/>
        </w:trPr>
        <w:tc>
          <w:tcPr>
            <w:tcW w:w="709"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628C2325" w14:textId="104D05A3" w:rsidR="00DB3CB8" w:rsidRDefault="00DB3CB8" w:rsidP="00DB3CB8">
            <w:pPr>
              <w:spacing w:after="120"/>
            </w:pPr>
            <w:r>
              <w:t>1</w:t>
            </w:r>
          </w:p>
        </w:tc>
        <w:tc>
          <w:tcPr>
            <w:tcW w:w="7229"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352D2B7E" w14:textId="75DDE6E6" w:rsidR="00DB3CB8" w:rsidRDefault="00DB3CB8" w:rsidP="00DB3CB8">
            <w:pPr>
              <w:spacing w:after="120"/>
            </w:pPr>
            <w:r>
              <w:t>In children having elective GI surgery does the use of an enhanced recovery pathway result in better outcomes than current standard of care? Which parts of ERAS pathways are most beneficial in children?</w:t>
            </w:r>
          </w:p>
        </w:tc>
        <w:tc>
          <w:tcPr>
            <w:tcW w:w="1276" w:type="dxa"/>
            <w:tcBorders>
              <w:top w:val="single" w:sz="8" w:space="0" w:color="auto"/>
              <w:left w:val="nil"/>
              <w:bottom w:val="single" w:sz="8" w:space="0" w:color="auto"/>
              <w:right w:val="single" w:sz="8" w:space="0" w:color="auto"/>
            </w:tcBorders>
          </w:tcPr>
          <w:p w14:paraId="20EA4D94" w14:textId="1475B67C" w:rsidR="00DB3CB8" w:rsidRDefault="00DB3CB8" w:rsidP="00DB3CB8">
            <w:pPr>
              <w:spacing w:after="120"/>
            </w:pPr>
            <w:r>
              <w:t>4.06</w:t>
            </w:r>
          </w:p>
        </w:tc>
      </w:tr>
      <w:tr w:rsidR="00DB3CB8" w14:paraId="17DD787F" w14:textId="7C0C7501"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502C055C" w14:textId="77777777" w:rsidR="00DB3CB8" w:rsidRDefault="00DB3CB8" w:rsidP="00DB3CB8">
            <w:pPr>
              <w:spacing w:after="120"/>
            </w:pPr>
            <w:r>
              <w:t>2</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43D685F2" w14:textId="77777777" w:rsidR="00DB3CB8" w:rsidRDefault="00DB3CB8" w:rsidP="00DB3CB8">
            <w:pPr>
              <w:spacing w:after="120"/>
            </w:pPr>
            <w:r>
              <w:t>In boys with palpable UDT does orchidopexy at &lt; 13 months of age result in better outcomes than later orchidopexy? Does bilateral compared to unilateral UDT influence this?</w:t>
            </w:r>
          </w:p>
        </w:tc>
        <w:tc>
          <w:tcPr>
            <w:tcW w:w="1276" w:type="dxa"/>
            <w:tcBorders>
              <w:top w:val="nil"/>
              <w:left w:val="nil"/>
              <w:bottom w:val="single" w:sz="8" w:space="0" w:color="auto"/>
              <w:right w:val="single" w:sz="8" w:space="0" w:color="auto"/>
            </w:tcBorders>
          </w:tcPr>
          <w:p w14:paraId="04F1AACB" w14:textId="4F485C66" w:rsidR="00DB3CB8" w:rsidRDefault="00DB3CB8" w:rsidP="00DB3CB8">
            <w:pPr>
              <w:spacing w:after="120"/>
            </w:pPr>
            <w:r>
              <w:t>3.78</w:t>
            </w:r>
          </w:p>
        </w:tc>
      </w:tr>
      <w:tr w:rsidR="00DB3CB8" w14:paraId="4DDAE7BB" w14:textId="4631D1F0"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66462FA" w14:textId="77777777" w:rsidR="00DB3CB8" w:rsidRDefault="00DB3CB8" w:rsidP="00DB3CB8">
            <w:pPr>
              <w:spacing w:after="120"/>
            </w:pPr>
            <w:r>
              <w:t>3</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7435C531" w14:textId="4D3839E7" w:rsidR="00DB3CB8" w:rsidRDefault="00DB3CB8" w:rsidP="00DB3CB8">
            <w:pPr>
              <w:spacing w:after="120"/>
            </w:pPr>
            <w:r>
              <w:t>In children with pilonidal disease which surgical treatment results in the best outcomes?</w:t>
            </w:r>
          </w:p>
        </w:tc>
        <w:tc>
          <w:tcPr>
            <w:tcW w:w="1276" w:type="dxa"/>
            <w:tcBorders>
              <w:top w:val="nil"/>
              <w:left w:val="nil"/>
              <w:bottom w:val="single" w:sz="8" w:space="0" w:color="auto"/>
              <w:right w:val="single" w:sz="8" w:space="0" w:color="auto"/>
            </w:tcBorders>
          </w:tcPr>
          <w:p w14:paraId="004FB3C4" w14:textId="0BA0B326" w:rsidR="00DB3CB8" w:rsidRDefault="00DB3CB8" w:rsidP="00DB3CB8">
            <w:pPr>
              <w:spacing w:after="120"/>
            </w:pPr>
            <w:r>
              <w:t>3.73</w:t>
            </w:r>
          </w:p>
        </w:tc>
      </w:tr>
      <w:tr w:rsidR="00DB3CB8" w14:paraId="1DCB10F5" w14:textId="0CB015F0"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1F8BF62" w14:textId="77777777" w:rsidR="00DB3CB8" w:rsidRDefault="00DB3CB8" w:rsidP="00DB3CB8">
            <w:pPr>
              <w:spacing w:after="120"/>
            </w:pPr>
            <w:r>
              <w:t>4</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1ED2F343" w14:textId="77777777" w:rsidR="00DB3CB8" w:rsidRDefault="00DB3CB8" w:rsidP="00DB3CB8">
            <w:pPr>
              <w:spacing w:after="120"/>
            </w:pPr>
            <w:r>
              <w:t>In adult men is a history of previous inguinal hernia or hydrocele repair associated with a higher risk of infertility than men who have had no repair?</w:t>
            </w:r>
          </w:p>
        </w:tc>
        <w:tc>
          <w:tcPr>
            <w:tcW w:w="1276" w:type="dxa"/>
            <w:tcBorders>
              <w:top w:val="nil"/>
              <w:left w:val="nil"/>
              <w:bottom w:val="single" w:sz="8" w:space="0" w:color="auto"/>
              <w:right w:val="single" w:sz="8" w:space="0" w:color="auto"/>
            </w:tcBorders>
          </w:tcPr>
          <w:p w14:paraId="5A464059" w14:textId="5BE28CDC" w:rsidR="00DB3CB8" w:rsidRDefault="00DB3CB8" w:rsidP="00DB3CB8">
            <w:pPr>
              <w:spacing w:after="120"/>
            </w:pPr>
            <w:r>
              <w:t>3.60</w:t>
            </w:r>
          </w:p>
        </w:tc>
      </w:tr>
      <w:tr w:rsidR="00DB3CB8" w14:paraId="61755C87" w14:textId="541F8C55"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125642A6" w14:textId="77777777" w:rsidR="00DB3CB8" w:rsidRDefault="00DB3CB8" w:rsidP="00DB3CB8">
            <w:pPr>
              <w:spacing w:after="120"/>
            </w:pPr>
            <w:r>
              <w:t>5</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1247A443" w14:textId="77777777" w:rsidR="00DB3CB8" w:rsidRDefault="00DB3CB8" w:rsidP="00DB3CB8">
            <w:pPr>
              <w:spacing w:after="120"/>
            </w:pPr>
            <w:r>
              <w:t>In children having inguinal hernia repair does laparoscopic repair result in better outcomes than open repair? Are there factors such as age, gender, side of hernia that influence this?</w:t>
            </w:r>
          </w:p>
        </w:tc>
        <w:tc>
          <w:tcPr>
            <w:tcW w:w="1276" w:type="dxa"/>
            <w:tcBorders>
              <w:top w:val="nil"/>
              <w:left w:val="nil"/>
              <w:bottom w:val="single" w:sz="8" w:space="0" w:color="auto"/>
              <w:right w:val="single" w:sz="8" w:space="0" w:color="auto"/>
            </w:tcBorders>
          </w:tcPr>
          <w:p w14:paraId="59578D04" w14:textId="1FF61CDA" w:rsidR="00DB3CB8" w:rsidRDefault="00DB3CB8" w:rsidP="00DB3CB8">
            <w:pPr>
              <w:spacing w:after="120"/>
            </w:pPr>
            <w:r>
              <w:t>3.59</w:t>
            </w:r>
          </w:p>
        </w:tc>
      </w:tr>
      <w:tr w:rsidR="00DB3CB8" w14:paraId="7846E9AD" w14:textId="0EC9C120"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E6B9E1A" w14:textId="77777777" w:rsidR="00DB3CB8" w:rsidRDefault="00DB3CB8" w:rsidP="00DB3CB8">
            <w:pPr>
              <w:spacing w:after="120"/>
            </w:pPr>
            <w:r>
              <w:t>6</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319D3D56" w14:textId="77777777" w:rsidR="00DB3CB8" w:rsidRDefault="00DB3CB8" w:rsidP="00DB3CB8">
            <w:pPr>
              <w:spacing w:after="120"/>
            </w:pPr>
            <w:r>
              <w:t>In boys with palpable bilateral UDT does bilateral synchronous orchidopexy result in better outcomes than two separate unilateral procedures?</w:t>
            </w:r>
          </w:p>
        </w:tc>
        <w:tc>
          <w:tcPr>
            <w:tcW w:w="1276" w:type="dxa"/>
            <w:tcBorders>
              <w:top w:val="nil"/>
              <w:left w:val="nil"/>
              <w:bottom w:val="single" w:sz="8" w:space="0" w:color="auto"/>
              <w:right w:val="single" w:sz="8" w:space="0" w:color="auto"/>
            </w:tcBorders>
          </w:tcPr>
          <w:p w14:paraId="6D02A6F7" w14:textId="3D566AFD" w:rsidR="00DB3CB8" w:rsidRDefault="00DB3CB8" w:rsidP="00DB3CB8">
            <w:pPr>
              <w:spacing w:after="120"/>
            </w:pPr>
            <w:r>
              <w:t>3.52</w:t>
            </w:r>
          </w:p>
        </w:tc>
      </w:tr>
      <w:tr w:rsidR="00DB3CB8" w14:paraId="50F3EB7C" w14:textId="19CC305E"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537F7F18" w14:textId="77777777" w:rsidR="00DB3CB8" w:rsidRDefault="00DB3CB8" w:rsidP="00DB3CB8">
            <w:pPr>
              <w:spacing w:after="120"/>
            </w:pPr>
            <w:r>
              <w:t>7</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5D3B8F43" w14:textId="77777777" w:rsidR="00DB3CB8" w:rsidRDefault="00DB3CB8" w:rsidP="00DB3CB8">
            <w:pPr>
              <w:spacing w:after="120"/>
            </w:pPr>
            <w:r>
              <w:t>In children having cholecystectomy does treatment in a specialist children’s hospital or in a general hospital result in better outcomes?</w:t>
            </w:r>
          </w:p>
        </w:tc>
        <w:tc>
          <w:tcPr>
            <w:tcW w:w="1276" w:type="dxa"/>
            <w:tcBorders>
              <w:top w:val="nil"/>
              <w:left w:val="nil"/>
              <w:bottom w:val="single" w:sz="8" w:space="0" w:color="auto"/>
              <w:right w:val="single" w:sz="8" w:space="0" w:color="auto"/>
            </w:tcBorders>
          </w:tcPr>
          <w:p w14:paraId="49684982" w14:textId="23778B60" w:rsidR="00DB3CB8" w:rsidRDefault="00DB3CB8" w:rsidP="00DB3CB8">
            <w:pPr>
              <w:spacing w:after="120"/>
            </w:pPr>
            <w:r>
              <w:t>3.52</w:t>
            </w:r>
          </w:p>
        </w:tc>
      </w:tr>
      <w:tr w:rsidR="00DB3CB8" w14:paraId="6BBF4672" w14:textId="40D8E561"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389DCE56" w14:textId="77777777" w:rsidR="00DB3CB8" w:rsidRDefault="00DB3CB8" w:rsidP="00DB3CB8">
            <w:pPr>
              <w:spacing w:after="120"/>
            </w:pPr>
            <w:r>
              <w:t>8</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19018E5D" w14:textId="77777777" w:rsidR="00DB3CB8" w:rsidRDefault="00DB3CB8" w:rsidP="00DB3CB8">
            <w:pPr>
              <w:spacing w:after="120"/>
            </w:pPr>
            <w:r>
              <w:t>In boys with a congenital or acquired (not due to torsion) unilateral testis does fixation of the solitary testis result in better outcomes than no fixation?</w:t>
            </w:r>
          </w:p>
        </w:tc>
        <w:tc>
          <w:tcPr>
            <w:tcW w:w="1276" w:type="dxa"/>
            <w:tcBorders>
              <w:top w:val="nil"/>
              <w:left w:val="nil"/>
              <w:bottom w:val="single" w:sz="8" w:space="0" w:color="auto"/>
              <w:right w:val="single" w:sz="8" w:space="0" w:color="auto"/>
            </w:tcBorders>
          </w:tcPr>
          <w:p w14:paraId="5BE49C51" w14:textId="725FEB13" w:rsidR="00DB3CB8" w:rsidRDefault="00DB3CB8" w:rsidP="00DB3CB8">
            <w:pPr>
              <w:spacing w:after="120"/>
            </w:pPr>
            <w:r>
              <w:t>3.50</w:t>
            </w:r>
          </w:p>
        </w:tc>
      </w:tr>
      <w:tr w:rsidR="00DB3CB8" w14:paraId="705B9556" w14:textId="6C4DC6B6"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3FE7A41" w14:textId="77777777" w:rsidR="00DB3CB8" w:rsidRDefault="00DB3CB8" w:rsidP="00DB3CB8">
            <w:pPr>
              <w:spacing w:after="120"/>
            </w:pPr>
            <w:r>
              <w:t>9</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74A4C662" w14:textId="77777777" w:rsidR="00DB3CB8" w:rsidRDefault="00DB3CB8" w:rsidP="00DB3CB8">
            <w:pPr>
              <w:spacing w:after="120"/>
            </w:pPr>
            <w:r>
              <w:t>In girls with an asymptomatic inguinal hernia suspected to contain ovary does urgent repair result in better outcomes than elective repair?</w:t>
            </w:r>
          </w:p>
        </w:tc>
        <w:tc>
          <w:tcPr>
            <w:tcW w:w="1276" w:type="dxa"/>
            <w:tcBorders>
              <w:top w:val="nil"/>
              <w:left w:val="nil"/>
              <w:bottom w:val="single" w:sz="8" w:space="0" w:color="auto"/>
              <w:right w:val="single" w:sz="8" w:space="0" w:color="auto"/>
            </w:tcBorders>
          </w:tcPr>
          <w:p w14:paraId="7ECD148C" w14:textId="2EB73DB0" w:rsidR="00DB3CB8" w:rsidRDefault="00DB3CB8" w:rsidP="00DB3CB8">
            <w:pPr>
              <w:spacing w:after="120"/>
            </w:pPr>
            <w:r>
              <w:t>3.41</w:t>
            </w:r>
          </w:p>
        </w:tc>
      </w:tr>
      <w:tr w:rsidR="00DB3CB8" w14:paraId="3BEA8D5D" w14:textId="1C9A365F" w:rsidTr="00893D0A">
        <w:trPr>
          <w:trHeight w:val="700"/>
        </w:trPr>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47CE847" w14:textId="77777777" w:rsidR="00DB3CB8" w:rsidRDefault="00DB3CB8" w:rsidP="00DB3CB8">
            <w:pPr>
              <w:spacing w:after="120"/>
            </w:pPr>
            <w:r>
              <w:t>10</w:t>
            </w:r>
          </w:p>
        </w:tc>
        <w:tc>
          <w:tcPr>
            <w:tcW w:w="7229" w:type="dxa"/>
            <w:tcBorders>
              <w:top w:val="nil"/>
              <w:left w:val="nil"/>
              <w:bottom w:val="single" w:sz="8" w:space="0" w:color="auto"/>
              <w:right w:val="single" w:sz="8" w:space="0" w:color="auto"/>
            </w:tcBorders>
            <w:noWrap/>
            <w:tcMar>
              <w:top w:w="0" w:type="dxa"/>
              <w:left w:w="108" w:type="dxa"/>
              <w:bottom w:w="0" w:type="dxa"/>
              <w:right w:w="108" w:type="dxa"/>
            </w:tcMar>
            <w:hideMark/>
          </w:tcPr>
          <w:p w14:paraId="46E78BCA" w14:textId="5559A965" w:rsidR="00DB3CB8" w:rsidRDefault="00DB3CB8" w:rsidP="00DB3CB8">
            <w:pPr>
              <w:spacing w:after="120"/>
            </w:pPr>
            <w:r>
              <w:t xml:space="preserve">In children requiring general surgery of childhood what are the patient and parent preferences about where they are treated - DGH </w:t>
            </w:r>
            <w:r w:rsidRPr="00893D0A">
              <w:rPr>
                <w:i/>
                <w:iCs/>
              </w:rPr>
              <w:t>v</w:t>
            </w:r>
            <w:r w:rsidR="00A111C9" w:rsidRPr="00893D0A">
              <w:rPr>
                <w:i/>
                <w:iCs/>
              </w:rPr>
              <w:t>ersu</w:t>
            </w:r>
            <w:r w:rsidRPr="00893D0A">
              <w:rPr>
                <w:i/>
                <w:iCs/>
              </w:rPr>
              <w:t>s</w:t>
            </w:r>
            <w:r>
              <w:t xml:space="preserve"> specialist centre? What factors influence this?</w:t>
            </w:r>
          </w:p>
        </w:tc>
        <w:tc>
          <w:tcPr>
            <w:tcW w:w="1276" w:type="dxa"/>
            <w:tcBorders>
              <w:top w:val="nil"/>
              <w:left w:val="nil"/>
              <w:bottom w:val="single" w:sz="8" w:space="0" w:color="auto"/>
              <w:right w:val="single" w:sz="8" w:space="0" w:color="auto"/>
            </w:tcBorders>
          </w:tcPr>
          <w:p w14:paraId="6324A98F" w14:textId="355F1E35" w:rsidR="00DB3CB8" w:rsidRDefault="00DB3CB8" w:rsidP="00DB3CB8">
            <w:pPr>
              <w:spacing w:after="120"/>
            </w:pPr>
            <w:r>
              <w:t>3.38</w:t>
            </w:r>
          </w:p>
        </w:tc>
      </w:tr>
    </w:tbl>
    <w:p w14:paraId="303DFF7A" w14:textId="2E6AF9B9" w:rsidR="007D7784" w:rsidRDefault="005B241B" w:rsidP="007D7784">
      <w:pPr>
        <w:spacing w:after="0"/>
      </w:pPr>
      <w:r>
        <w:t>GI, gastrointestinal</w:t>
      </w:r>
      <w:r w:rsidR="001373BF">
        <w:t>; ERAS, Enhanced Recovery After Surgery; UDT, undescended testis</w:t>
      </w:r>
      <w:r w:rsidR="00A111C9">
        <w:t>; DGH, District General Hospital</w:t>
      </w:r>
    </w:p>
    <w:p w14:paraId="706051C2" w14:textId="77777777" w:rsidR="00DB3CB8" w:rsidRDefault="00DB3CB8">
      <w:pPr>
        <w:rPr>
          <w:rFonts w:asciiTheme="majorHAnsi" w:eastAsiaTheme="majorEastAsia" w:hAnsiTheme="majorHAnsi" w:cstheme="majorBidi"/>
          <w:color w:val="2F5496" w:themeColor="accent1" w:themeShade="BF"/>
          <w:sz w:val="26"/>
          <w:szCs w:val="26"/>
        </w:rPr>
      </w:pPr>
      <w:r>
        <w:br w:type="page"/>
      </w:r>
    </w:p>
    <w:p w14:paraId="557ECB3A" w14:textId="683F3F84" w:rsidR="004431C1" w:rsidRDefault="00026687" w:rsidP="00893D0A">
      <w:pPr>
        <w:pStyle w:val="Heading2"/>
      </w:pPr>
      <w:r>
        <w:lastRenderedPageBreak/>
        <w:t>Table 3</w:t>
      </w:r>
      <w:r w:rsidR="00DB3CB8">
        <w:t xml:space="preserve">: </w:t>
      </w:r>
      <w:r w:rsidR="004431C1" w:rsidRPr="007D7784">
        <w:t>Emergency questions – top 10</w:t>
      </w:r>
    </w:p>
    <w:tbl>
      <w:tblPr>
        <w:tblW w:w="9214" w:type="dxa"/>
        <w:tblInd w:w="-10" w:type="dxa"/>
        <w:tblCellMar>
          <w:left w:w="0" w:type="dxa"/>
          <w:right w:w="0" w:type="dxa"/>
        </w:tblCellMar>
        <w:tblLook w:val="04A0" w:firstRow="1" w:lastRow="0" w:firstColumn="1" w:lastColumn="0" w:noHBand="0" w:noVBand="1"/>
      </w:tblPr>
      <w:tblGrid>
        <w:gridCol w:w="673"/>
        <w:gridCol w:w="7265"/>
        <w:gridCol w:w="1276"/>
      </w:tblGrid>
      <w:tr w:rsidR="00DB3CB8" w:rsidRPr="008052B4" w14:paraId="2A52A105" w14:textId="65A2D98D" w:rsidTr="00893D0A">
        <w:trPr>
          <w:trHeight w:val="300"/>
        </w:trPr>
        <w:tc>
          <w:tcPr>
            <w:tcW w:w="67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64971053" w14:textId="68B1F264" w:rsidR="00DB3CB8" w:rsidRPr="008052B4" w:rsidRDefault="00DB3CB8" w:rsidP="00DB3CB8">
            <w:pPr>
              <w:spacing w:after="120" w:line="240" w:lineRule="auto"/>
              <w:rPr>
                <w:b/>
              </w:rPr>
            </w:pPr>
            <w:r w:rsidRPr="008052B4">
              <w:rPr>
                <w:b/>
              </w:rPr>
              <w:t>Rank</w:t>
            </w:r>
          </w:p>
        </w:tc>
        <w:tc>
          <w:tcPr>
            <w:tcW w:w="7265"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125A393D" w14:textId="0DACD11B" w:rsidR="00DB3CB8" w:rsidRPr="008052B4" w:rsidRDefault="00DB3CB8" w:rsidP="00DB3CB8">
            <w:pPr>
              <w:spacing w:after="120" w:line="240" w:lineRule="auto"/>
              <w:rPr>
                <w:b/>
              </w:rPr>
            </w:pPr>
            <w:r w:rsidRPr="008052B4">
              <w:rPr>
                <w:b/>
              </w:rPr>
              <w:t>Question</w:t>
            </w:r>
          </w:p>
        </w:tc>
        <w:tc>
          <w:tcPr>
            <w:tcW w:w="1276" w:type="dxa"/>
            <w:tcBorders>
              <w:top w:val="single" w:sz="8" w:space="0" w:color="auto"/>
              <w:left w:val="nil"/>
              <w:bottom w:val="single" w:sz="8" w:space="0" w:color="auto"/>
              <w:right w:val="single" w:sz="8" w:space="0" w:color="auto"/>
            </w:tcBorders>
          </w:tcPr>
          <w:p w14:paraId="3380E292" w14:textId="39DEA611" w:rsidR="00DB3CB8" w:rsidRPr="008052B4" w:rsidRDefault="00DB3CB8" w:rsidP="00DB3CB8">
            <w:pPr>
              <w:spacing w:after="120" w:line="240" w:lineRule="auto"/>
              <w:rPr>
                <w:b/>
              </w:rPr>
            </w:pPr>
            <w:r w:rsidRPr="008052B4">
              <w:rPr>
                <w:b/>
              </w:rPr>
              <w:t>Mean score (max 5)</w:t>
            </w:r>
          </w:p>
        </w:tc>
      </w:tr>
      <w:tr w:rsidR="00DB3CB8" w14:paraId="371789F0" w14:textId="7280C78A" w:rsidTr="00893D0A">
        <w:trPr>
          <w:trHeight w:val="657"/>
        </w:trPr>
        <w:tc>
          <w:tcPr>
            <w:tcW w:w="673"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3EF7F7B6" w14:textId="77777777" w:rsidR="00DB3CB8" w:rsidRDefault="00DB3CB8" w:rsidP="00DB3CB8">
            <w:pPr>
              <w:spacing w:after="120" w:line="240" w:lineRule="auto"/>
            </w:pPr>
            <w:r>
              <w:t>1</w:t>
            </w:r>
          </w:p>
        </w:tc>
        <w:tc>
          <w:tcPr>
            <w:tcW w:w="7265"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49E6D21D" w14:textId="77777777" w:rsidR="00DB3CB8" w:rsidRDefault="00DB3CB8" w:rsidP="00DB3CB8">
            <w:pPr>
              <w:spacing w:after="120" w:line="240" w:lineRule="auto"/>
            </w:pPr>
            <w:r>
              <w:t>In children undergoing appendicectomy, to what extent does duration, type and administration route of antimicrobial treatment affect outcomes?  Do any specific organisms (e.g. strep Milleri) require variations in therapy (e.g. longer course of treatment)</w:t>
            </w:r>
          </w:p>
        </w:tc>
        <w:tc>
          <w:tcPr>
            <w:tcW w:w="1276" w:type="dxa"/>
            <w:tcBorders>
              <w:top w:val="single" w:sz="8" w:space="0" w:color="auto"/>
              <w:left w:val="nil"/>
              <w:bottom w:val="single" w:sz="8" w:space="0" w:color="auto"/>
              <w:right w:val="single" w:sz="8" w:space="0" w:color="auto"/>
            </w:tcBorders>
          </w:tcPr>
          <w:p w14:paraId="5173E46E" w14:textId="07EB9F9E" w:rsidR="00DB3CB8" w:rsidRDefault="00DB3CB8" w:rsidP="00DB3CB8">
            <w:pPr>
              <w:spacing w:after="120" w:line="240" w:lineRule="auto"/>
            </w:pPr>
            <w:r>
              <w:t>3.99</w:t>
            </w:r>
          </w:p>
        </w:tc>
      </w:tr>
      <w:tr w:rsidR="00DB3CB8" w14:paraId="1AE25E2E" w14:textId="660F2DFE"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1D138924" w14:textId="77777777" w:rsidR="00DB3CB8" w:rsidRDefault="00DB3CB8" w:rsidP="00DB3CB8">
            <w:pPr>
              <w:spacing w:after="120" w:line="240" w:lineRule="auto"/>
            </w:pPr>
            <w:r>
              <w:t>2</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1180F276" w14:textId="77777777" w:rsidR="00DB3CB8" w:rsidRDefault="00DB3CB8" w:rsidP="00DB3CB8">
            <w:pPr>
              <w:spacing w:after="120" w:line="240" w:lineRule="auto"/>
            </w:pPr>
            <w:r>
              <w:t>In children with blunt abdominal trauma and solid organ injury managed non-operatively what duration of activity restriction results in the best outcomes?</w:t>
            </w:r>
          </w:p>
        </w:tc>
        <w:tc>
          <w:tcPr>
            <w:tcW w:w="1276" w:type="dxa"/>
            <w:tcBorders>
              <w:top w:val="nil"/>
              <w:left w:val="nil"/>
              <w:bottom w:val="single" w:sz="8" w:space="0" w:color="auto"/>
              <w:right w:val="single" w:sz="8" w:space="0" w:color="auto"/>
            </w:tcBorders>
          </w:tcPr>
          <w:p w14:paraId="6F6467E6" w14:textId="561BC875" w:rsidR="00DB3CB8" w:rsidRDefault="004A2770" w:rsidP="00DB3CB8">
            <w:pPr>
              <w:spacing w:after="120" w:line="240" w:lineRule="auto"/>
            </w:pPr>
            <w:r>
              <w:t>3.90</w:t>
            </w:r>
          </w:p>
        </w:tc>
      </w:tr>
      <w:tr w:rsidR="00DB3CB8" w14:paraId="45B809A7" w14:textId="79F2E1B4"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7943BEDC" w14:textId="77777777" w:rsidR="00DB3CB8" w:rsidRDefault="00DB3CB8" w:rsidP="00DB3CB8">
            <w:pPr>
              <w:spacing w:after="120" w:line="240" w:lineRule="auto"/>
            </w:pPr>
            <w:r>
              <w:t>3</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36FDE7F2" w14:textId="77777777" w:rsidR="00DB3CB8" w:rsidRDefault="00DB3CB8" w:rsidP="00DB3CB8">
            <w:pPr>
              <w:spacing w:after="120" w:line="240" w:lineRule="auto"/>
            </w:pPr>
            <w:r>
              <w:t>In children with blunt abdominal trauma and solid organ injury managed non-operatively does routine follow-up imaging result in better outcomes compared to none? And at what time interval should it be performed?</w:t>
            </w:r>
          </w:p>
        </w:tc>
        <w:tc>
          <w:tcPr>
            <w:tcW w:w="1276" w:type="dxa"/>
            <w:tcBorders>
              <w:top w:val="nil"/>
              <w:left w:val="nil"/>
              <w:bottom w:val="single" w:sz="8" w:space="0" w:color="auto"/>
              <w:right w:val="single" w:sz="8" w:space="0" w:color="auto"/>
            </w:tcBorders>
          </w:tcPr>
          <w:p w14:paraId="75C9C008" w14:textId="20B64327" w:rsidR="00DB3CB8" w:rsidRDefault="004A2770" w:rsidP="00DB3CB8">
            <w:pPr>
              <w:spacing w:after="120" w:line="240" w:lineRule="auto"/>
            </w:pPr>
            <w:r>
              <w:t>3.72</w:t>
            </w:r>
          </w:p>
        </w:tc>
      </w:tr>
      <w:tr w:rsidR="00DB3CB8" w14:paraId="6442F1CD" w14:textId="57D8E6AB"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057243C" w14:textId="77777777" w:rsidR="00DB3CB8" w:rsidRDefault="00DB3CB8" w:rsidP="00DB3CB8">
            <w:pPr>
              <w:spacing w:after="120" w:line="240" w:lineRule="auto"/>
            </w:pPr>
            <w:r>
              <w:t>4</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6A15E018" w14:textId="77777777" w:rsidR="00DB3CB8" w:rsidRDefault="00DB3CB8" w:rsidP="00DB3CB8">
            <w:pPr>
              <w:spacing w:after="120" w:line="240" w:lineRule="auto"/>
            </w:pPr>
            <w:r>
              <w:t>In children presenting with an ingested button battery that is radiologically within the stomach, which of urgent removal or selective removal or routine follow-up imaging or discharge with no follow-up results in the best outcomes?</w:t>
            </w:r>
          </w:p>
        </w:tc>
        <w:tc>
          <w:tcPr>
            <w:tcW w:w="1276" w:type="dxa"/>
            <w:tcBorders>
              <w:top w:val="nil"/>
              <w:left w:val="nil"/>
              <w:bottom w:val="single" w:sz="8" w:space="0" w:color="auto"/>
              <w:right w:val="single" w:sz="8" w:space="0" w:color="auto"/>
            </w:tcBorders>
          </w:tcPr>
          <w:p w14:paraId="37162063" w14:textId="414119D6" w:rsidR="00DB3CB8" w:rsidRDefault="004A2770" w:rsidP="00DB3CB8">
            <w:pPr>
              <w:spacing w:after="120" w:line="240" w:lineRule="auto"/>
            </w:pPr>
            <w:r>
              <w:t>3.69</w:t>
            </w:r>
          </w:p>
        </w:tc>
      </w:tr>
      <w:tr w:rsidR="00DB3CB8" w14:paraId="1F26B519" w14:textId="66E54FE0"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774333B0" w14:textId="77777777" w:rsidR="00DB3CB8" w:rsidRDefault="00DB3CB8" w:rsidP="00DB3CB8">
            <w:pPr>
              <w:spacing w:after="120" w:line="240" w:lineRule="auto"/>
            </w:pPr>
            <w:r>
              <w:t>5</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6822EE8E" w14:textId="77777777" w:rsidR="00DB3CB8" w:rsidRDefault="00DB3CB8" w:rsidP="00DB3CB8">
            <w:pPr>
              <w:spacing w:after="120" w:line="240" w:lineRule="auto"/>
            </w:pPr>
            <w:r>
              <w:t>In children presenting with an incarcerated inguinal hernia that is successfully reduced does immediate (within 24 hours) or urgent (within a week) or elective (&gt; a week) repair result in the best outcomes? Are there clinical factors such as age, gender that influence this?</w:t>
            </w:r>
          </w:p>
        </w:tc>
        <w:tc>
          <w:tcPr>
            <w:tcW w:w="1276" w:type="dxa"/>
            <w:tcBorders>
              <w:top w:val="nil"/>
              <w:left w:val="nil"/>
              <w:bottom w:val="single" w:sz="8" w:space="0" w:color="auto"/>
              <w:right w:val="single" w:sz="8" w:space="0" w:color="auto"/>
            </w:tcBorders>
          </w:tcPr>
          <w:p w14:paraId="06364362" w14:textId="691A190D" w:rsidR="00DB3CB8" w:rsidRDefault="004A2770" w:rsidP="00DB3CB8">
            <w:pPr>
              <w:spacing w:after="120" w:line="240" w:lineRule="auto"/>
            </w:pPr>
            <w:r>
              <w:t>3.65</w:t>
            </w:r>
          </w:p>
        </w:tc>
      </w:tr>
      <w:tr w:rsidR="00DB3CB8" w14:paraId="1D1E6907" w14:textId="6AC3B581"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AFE4F0F" w14:textId="77777777" w:rsidR="00DB3CB8" w:rsidRDefault="00DB3CB8" w:rsidP="00DB3CB8">
            <w:pPr>
              <w:spacing w:after="120" w:line="240" w:lineRule="auto"/>
            </w:pPr>
            <w:r>
              <w:t>6</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792BB728" w14:textId="77777777" w:rsidR="00DB3CB8" w:rsidRDefault="00DB3CB8" w:rsidP="00DB3CB8">
            <w:pPr>
              <w:spacing w:after="120" w:line="240" w:lineRule="auto"/>
            </w:pPr>
            <w:r>
              <w:t>In children with uncomplicated acute appendicitis, does appendicectomy or non-operative treatment with antibiotics result in better outcomes?</w:t>
            </w:r>
          </w:p>
        </w:tc>
        <w:tc>
          <w:tcPr>
            <w:tcW w:w="1276" w:type="dxa"/>
            <w:tcBorders>
              <w:top w:val="nil"/>
              <w:left w:val="nil"/>
              <w:bottom w:val="single" w:sz="8" w:space="0" w:color="auto"/>
              <w:right w:val="single" w:sz="8" w:space="0" w:color="auto"/>
            </w:tcBorders>
          </w:tcPr>
          <w:p w14:paraId="71170AD3" w14:textId="2CB9F963" w:rsidR="00DB3CB8" w:rsidRDefault="004A2770" w:rsidP="00DB3CB8">
            <w:pPr>
              <w:spacing w:after="120" w:line="240" w:lineRule="auto"/>
            </w:pPr>
            <w:r>
              <w:t>3.63</w:t>
            </w:r>
          </w:p>
        </w:tc>
      </w:tr>
      <w:tr w:rsidR="00DB3CB8" w14:paraId="7D5A9F0D" w14:textId="1C072F40"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32AFEFCF" w14:textId="77777777" w:rsidR="00DB3CB8" w:rsidRDefault="00DB3CB8" w:rsidP="00DB3CB8">
            <w:pPr>
              <w:spacing w:after="120" w:line="240" w:lineRule="auto"/>
            </w:pPr>
            <w:r>
              <w:t>7</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228FAFDE" w14:textId="57B2A876" w:rsidR="00DB3CB8" w:rsidRDefault="00DB3CB8" w:rsidP="00DB3CB8">
            <w:pPr>
              <w:spacing w:after="120" w:line="240" w:lineRule="auto"/>
            </w:pPr>
            <w:r>
              <w:t>In children with complicated appendicitis, does appendicectomy or non-operative treatment (with or without drain) result in better outcomes compared to no append</w:t>
            </w:r>
            <w:r w:rsidR="00AD2BB3">
              <w:t>ic</w:t>
            </w:r>
            <w:r>
              <w:t>ectomy? Are there clinically distinct subgroups (e.g. mass / abscess / neither) that influence this?</w:t>
            </w:r>
          </w:p>
        </w:tc>
        <w:tc>
          <w:tcPr>
            <w:tcW w:w="1276" w:type="dxa"/>
            <w:tcBorders>
              <w:top w:val="nil"/>
              <w:left w:val="nil"/>
              <w:bottom w:val="single" w:sz="8" w:space="0" w:color="auto"/>
              <w:right w:val="single" w:sz="8" w:space="0" w:color="auto"/>
            </w:tcBorders>
          </w:tcPr>
          <w:p w14:paraId="5AAC619F" w14:textId="1CC5455C" w:rsidR="00DB3CB8" w:rsidRDefault="004A2770" w:rsidP="00DB3CB8">
            <w:pPr>
              <w:spacing w:after="120" w:line="240" w:lineRule="auto"/>
            </w:pPr>
            <w:r>
              <w:t>3.61</w:t>
            </w:r>
          </w:p>
        </w:tc>
      </w:tr>
      <w:tr w:rsidR="00DB3CB8" w14:paraId="1E4E492A" w14:textId="2229F385"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1894B9E6" w14:textId="77777777" w:rsidR="00DB3CB8" w:rsidRDefault="00DB3CB8" w:rsidP="00DB3CB8">
            <w:pPr>
              <w:spacing w:after="120" w:line="240" w:lineRule="auto"/>
            </w:pPr>
            <w:r>
              <w:t>8</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1CAC6FEB" w14:textId="77777777" w:rsidR="00DB3CB8" w:rsidRDefault="00DB3CB8" w:rsidP="00DB3CB8">
            <w:pPr>
              <w:spacing w:after="120" w:line="240" w:lineRule="auto"/>
            </w:pPr>
            <w:r>
              <w:t>In girls suspected to have ovarian torsion to what extent might use of investigation (e.g. imaging) improve outcomes?</w:t>
            </w:r>
          </w:p>
        </w:tc>
        <w:tc>
          <w:tcPr>
            <w:tcW w:w="1276" w:type="dxa"/>
            <w:tcBorders>
              <w:top w:val="nil"/>
              <w:left w:val="nil"/>
              <w:bottom w:val="single" w:sz="8" w:space="0" w:color="auto"/>
              <w:right w:val="single" w:sz="8" w:space="0" w:color="auto"/>
            </w:tcBorders>
          </w:tcPr>
          <w:p w14:paraId="3E6FF83A" w14:textId="4B40517F" w:rsidR="00DB3CB8" w:rsidRDefault="004A2770" w:rsidP="00DB3CB8">
            <w:pPr>
              <w:spacing w:after="120" w:line="240" w:lineRule="auto"/>
            </w:pPr>
            <w:r>
              <w:t>3.57</w:t>
            </w:r>
          </w:p>
        </w:tc>
      </w:tr>
      <w:tr w:rsidR="00DB3CB8" w14:paraId="25E44775" w14:textId="6892AAC6" w:rsidTr="00893D0A">
        <w:trPr>
          <w:trHeight w:val="657"/>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3C598BFA" w14:textId="77777777" w:rsidR="00DB3CB8" w:rsidRDefault="00DB3CB8" w:rsidP="00DB3CB8">
            <w:pPr>
              <w:spacing w:after="120" w:line="240" w:lineRule="auto"/>
            </w:pPr>
            <w:r>
              <w:t>9</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525BC6BE" w14:textId="77777777" w:rsidR="00DB3CB8" w:rsidRDefault="00DB3CB8" w:rsidP="00DB3CB8">
            <w:pPr>
              <w:spacing w:after="120" w:line="240" w:lineRule="auto"/>
            </w:pPr>
            <w:r>
              <w:t>In children with a post appendicectomy collection, how might intervention (percutaneous drain or open drain) improve outcome compared to antibiotics alone? Are there factors such as age, size of collection that influence this?</w:t>
            </w:r>
          </w:p>
        </w:tc>
        <w:tc>
          <w:tcPr>
            <w:tcW w:w="1276" w:type="dxa"/>
            <w:tcBorders>
              <w:top w:val="nil"/>
              <w:left w:val="nil"/>
              <w:bottom w:val="single" w:sz="8" w:space="0" w:color="auto"/>
              <w:right w:val="single" w:sz="8" w:space="0" w:color="auto"/>
            </w:tcBorders>
          </w:tcPr>
          <w:p w14:paraId="5DAE68BC" w14:textId="260F251F" w:rsidR="00DB3CB8" w:rsidRDefault="004A2770" w:rsidP="00DB3CB8">
            <w:pPr>
              <w:spacing w:after="120" w:line="240" w:lineRule="auto"/>
            </w:pPr>
            <w:r>
              <w:t>3.47</w:t>
            </w:r>
          </w:p>
        </w:tc>
      </w:tr>
      <w:tr w:rsidR="00DB3CB8" w14:paraId="5AB1B9C2" w14:textId="06F4E957" w:rsidTr="00893D0A">
        <w:trPr>
          <w:trHeight w:val="658"/>
        </w:trPr>
        <w:tc>
          <w:tcPr>
            <w:tcW w:w="673"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1962494" w14:textId="77777777" w:rsidR="00DB3CB8" w:rsidRDefault="00DB3CB8" w:rsidP="00DB3CB8">
            <w:pPr>
              <w:spacing w:after="120" w:line="240" w:lineRule="auto"/>
            </w:pPr>
            <w:r>
              <w:t>10</w:t>
            </w:r>
          </w:p>
        </w:tc>
        <w:tc>
          <w:tcPr>
            <w:tcW w:w="7265" w:type="dxa"/>
            <w:tcBorders>
              <w:top w:val="nil"/>
              <w:left w:val="nil"/>
              <w:bottom w:val="single" w:sz="8" w:space="0" w:color="auto"/>
              <w:right w:val="single" w:sz="8" w:space="0" w:color="auto"/>
            </w:tcBorders>
            <w:noWrap/>
            <w:tcMar>
              <w:top w:w="0" w:type="dxa"/>
              <w:left w:w="108" w:type="dxa"/>
              <w:bottom w:w="0" w:type="dxa"/>
              <w:right w:w="108" w:type="dxa"/>
            </w:tcMar>
            <w:hideMark/>
          </w:tcPr>
          <w:p w14:paraId="380609C6" w14:textId="5D7496B3" w:rsidR="00DB3CB8" w:rsidRDefault="00DB3CB8" w:rsidP="00DB3CB8">
            <w:pPr>
              <w:spacing w:after="120" w:line="240" w:lineRule="auto"/>
            </w:pPr>
            <w:r>
              <w:t xml:space="preserve">In boys with testicular torsion confirmed at surgery how might method of fixation (e.g. Dartos pouch </w:t>
            </w:r>
            <w:r w:rsidRPr="00893D0A">
              <w:rPr>
                <w:i/>
                <w:iCs/>
              </w:rPr>
              <w:t>v</w:t>
            </w:r>
            <w:r w:rsidR="005D0B57" w:rsidRPr="00893D0A">
              <w:rPr>
                <w:i/>
                <w:iCs/>
              </w:rPr>
              <w:t>ersu</w:t>
            </w:r>
            <w:r w:rsidRPr="00893D0A">
              <w:rPr>
                <w:i/>
                <w:iCs/>
              </w:rPr>
              <w:t>s</w:t>
            </w:r>
            <w:r>
              <w:t xml:space="preserve"> suture fixation, absorbable </w:t>
            </w:r>
            <w:r w:rsidRPr="00893D0A">
              <w:rPr>
                <w:i/>
                <w:iCs/>
              </w:rPr>
              <w:t>v</w:t>
            </w:r>
            <w:r w:rsidR="005D0B57" w:rsidRPr="00893D0A">
              <w:rPr>
                <w:i/>
                <w:iCs/>
              </w:rPr>
              <w:t>ersu</w:t>
            </w:r>
            <w:r w:rsidRPr="00893D0A">
              <w:rPr>
                <w:i/>
                <w:iCs/>
              </w:rPr>
              <w:t>s</w:t>
            </w:r>
            <w:r>
              <w:t xml:space="preserve"> non-absorbable sutures, 2</w:t>
            </w:r>
            <w:r w:rsidR="005D3444">
              <w:t>-</w:t>
            </w:r>
            <w:r>
              <w:t xml:space="preserve"> </w:t>
            </w:r>
            <w:r w:rsidRPr="00893D0A">
              <w:rPr>
                <w:i/>
                <w:iCs/>
              </w:rPr>
              <w:t>v</w:t>
            </w:r>
            <w:r w:rsidR="005D3444" w:rsidRPr="00893D0A">
              <w:rPr>
                <w:i/>
                <w:iCs/>
              </w:rPr>
              <w:t>ersu</w:t>
            </w:r>
            <w:r w:rsidRPr="00893D0A">
              <w:rPr>
                <w:i/>
                <w:iCs/>
              </w:rPr>
              <w:t>s</w:t>
            </w:r>
            <w:r>
              <w:t xml:space="preserve"> 3</w:t>
            </w:r>
            <w:r w:rsidR="005D3444">
              <w:t>-</w:t>
            </w:r>
            <w:r>
              <w:t>point fixation) influence outcomes?</w:t>
            </w:r>
          </w:p>
        </w:tc>
        <w:tc>
          <w:tcPr>
            <w:tcW w:w="1276" w:type="dxa"/>
            <w:tcBorders>
              <w:top w:val="nil"/>
              <w:left w:val="nil"/>
              <w:bottom w:val="single" w:sz="8" w:space="0" w:color="auto"/>
              <w:right w:val="single" w:sz="8" w:space="0" w:color="auto"/>
            </w:tcBorders>
          </w:tcPr>
          <w:p w14:paraId="7CA85770" w14:textId="222A2A3B" w:rsidR="00DB3CB8" w:rsidRDefault="004A2770" w:rsidP="00DB3CB8">
            <w:pPr>
              <w:spacing w:after="120" w:line="240" w:lineRule="auto"/>
            </w:pPr>
            <w:r>
              <w:t>3.40</w:t>
            </w:r>
          </w:p>
        </w:tc>
      </w:tr>
    </w:tbl>
    <w:p w14:paraId="3B5C34DD" w14:textId="5B64C439" w:rsidR="00DB3CB8" w:rsidRDefault="00DB3CB8" w:rsidP="00DB3CB8"/>
    <w:p w14:paraId="43C8928D" w14:textId="77777777" w:rsidR="00DB3CB8" w:rsidRPr="00DB3CB8" w:rsidRDefault="00DB3CB8" w:rsidP="00DB3CB8"/>
    <w:p w14:paraId="7E31FF4A" w14:textId="77777777" w:rsidR="00DB3CB8" w:rsidRPr="00DB3CB8" w:rsidRDefault="00DB3CB8" w:rsidP="00DB3CB8"/>
    <w:p w14:paraId="6ED7C74D" w14:textId="77777777" w:rsidR="007D7784" w:rsidRDefault="007D7784">
      <w:pPr>
        <w:sectPr w:rsidR="007D7784" w:rsidSect="00893D0A">
          <w:type w:val="continuous"/>
          <w:pgSz w:w="11906" w:h="16838"/>
          <w:pgMar w:top="1440" w:right="1440" w:bottom="1440" w:left="1440" w:header="708" w:footer="708" w:gutter="0"/>
          <w:cols w:space="708"/>
          <w:docGrid w:linePitch="360"/>
        </w:sectPr>
      </w:pPr>
    </w:p>
    <w:p w14:paraId="3DAF29ED" w14:textId="5CC63282" w:rsidR="00B711B4" w:rsidRDefault="00B711B4"/>
    <w:p w14:paraId="6CAD2CDC" w14:textId="77777777" w:rsidR="004C1FBD" w:rsidRDefault="004C1FBD">
      <w:pPr>
        <w:rPr>
          <w:b/>
          <w:bCs/>
        </w:rPr>
      </w:pPr>
      <w:r>
        <w:rPr>
          <w:b/>
          <w:bCs/>
        </w:rPr>
        <w:br w:type="page"/>
      </w:r>
    </w:p>
    <w:p w14:paraId="7D71647B" w14:textId="7A821D5B" w:rsidR="00B711B4" w:rsidRPr="00893D0A" w:rsidRDefault="004C1FBD">
      <w:pPr>
        <w:rPr>
          <w:b/>
          <w:bCs/>
        </w:rPr>
      </w:pPr>
      <w:r w:rsidRPr="00893D0A">
        <w:rPr>
          <w:b/>
          <w:bCs/>
        </w:rPr>
        <w:lastRenderedPageBreak/>
        <w:t>References</w:t>
      </w:r>
    </w:p>
    <w:p w14:paraId="383FABFA" w14:textId="77777777" w:rsidR="0014181B" w:rsidRPr="0014181B" w:rsidRDefault="00B711B4" w:rsidP="0014181B">
      <w:pPr>
        <w:pStyle w:val="EndNoteBibliography"/>
        <w:spacing w:after="0"/>
      </w:pPr>
      <w:r>
        <w:fldChar w:fldCharType="begin"/>
      </w:r>
      <w:r>
        <w:instrText xml:space="preserve"> ADDIN EN.REFLIST </w:instrText>
      </w:r>
      <w:r>
        <w:fldChar w:fldCharType="separate"/>
      </w:r>
      <w:r w:rsidR="0014181B" w:rsidRPr="0014181B">
        <w:t>1.</w:t>
      </w:r>
      <w:r w:rsidR="0014181B" w:rsidRPr="0014181B">
        <w:tab/>
        <w:t>Tiboni S, Bhangu A, Hall NJ. Outcome of appendicectomy in children performed in paediatric surgery units compared with general surgery units. Br J Surg. 2014;101(6):707-14.</w:t>
      </w:r>
    </w:p>
    <w:p w14:paraId="095AA2D8" w14:textId="77777777" w:rsidR="0014181B" w:rsidRPr="0014181B" w:rsidRDefault="0014181B" w:rsidP="0014181B">
      <w:pPr>
        <w:pStyle w:val="EndNoteBibliography"/>
        <w:spacing w:after="0"/>
      </w:pPr>
      <w:r w:rsidRPr="0014181B">
        <w:t>2.</w:t>
      </w:r>
      <w:r w:rsidRPr="0014181B">
        <w:tab/>
        <w:t>Folaranmi SE, Jones CE, Bhangu A, Hall NJ. Variation in provision and outcome of emergency appendicectomy in paediatric specialist centres. Bulletin of The Royal College of Surgeons of England. 2014;96(10):9-14.</w:t>
      </w:r>
    </w:p>
    <w:p w14:paraId="1B152552" w14:textId="7D889898" w:rsidR="0014181B" w:rsidRPr="0014181B" w:rsidRDefault="0014181B" w:rsidP="0014181B">
      <w:pPr>
        <w:pStyle w:val="EndNoteBibliography"/>
        <w:spacing w:after="0"/>
      </w:pPr>
      <w:r w:rsidRPr="0014181B">
        <w:t>3.</w:t>
      </w:r>
      <w:r w:rsidRPr="0014181B">
        <w:tab/>
        <w:t xml:space="preserve">Surgical Trials Initiative: Royal College of Surgeons of England;  [Available from: </w:t>
      </w:r>
      <w:hyperlink r:id="rId6" w:history="1">
        <w:r w:rsidRPr="0014181B">
          <w:rPr>
            <w:rStyle w:val="Hyperlink"/>
          </w:rPr>
          <w:t>https://www.rcseng.ac.uk/standards-and-research/research/surgical-trials-initiative/</w:t>
        </w:r>
      </w:hyperlink>
      <w:r w:rsidRPr="0014181B">
        <w:t>.</w:t>
      </w:r>
    </w:p>
    <w:p w14:paraId="27612D50" w14:textId="77777777" w:rsidR="0014181B" w:rsidRPr="0014181B" w:rsidRDefault="0014181B" w:rsidP="0014181B">
      <w:pPr>
        <w:pStyle w:val="EndNoteBibliography"/>
        <w:spacing w:after="0"/>
      </w:pPr>
      <w:r w:rsidRPr="0014181B">
        <w:t>4.</w:t>
      </w:r>
      <w:r w:rsidRPr="0014181B">
        <w:tab/>
        <w:t>Skerritt C, Hall NJ. The Value of Trainee Networks in Pediatric Surgical Research. Eur J Pediatr Surg. 2015;25(6):504-8.</w:t>
      </w:r>
    </w:p>
    <w:p w14:paraId="5718D617" w14:textId="77777777" w:rsidR="0014181B" w:rsidRPr="0014181B" w:rsidRDefault="0014181B" w:rsidP="0014181B">
      <w:pPr>
        <w:pStyle w:val="EndNoteBibliography"/>
        <w:spacing w:after="0"/>
      </w:pPr>
      <w:r w:rsidRPr="0014181B">
        <w:t>5.</w:t>
      </w:r>
      <w:r w:rsidRPr="0014181B">
        <w:tab/>
        <w:t>Bhangu A, Kolias AG, Pinkney T, Hall NJ, Fitzgerald JE. Surgical research collaboratives in the UK. The Lancet. 2013;382(9898):1091-2.</w:t>
      </w:r>
    </w:p>
    <w:p w14:paraId="3C840052" w14:textId="77777777" w:rsidR="0014181B" w:rsidRPr="0014181B" w:rsidRDefault="0014181B" w:rsidP="0014181B">
      <w:pPr>
        <w:pStyle w:val="EndNoteBibliography"/>
        <w:spacing w:after="0"/>
      </w:pPr>
      <w:r w:rsidRPr="0014181B">
        <w:t>6.</w:t>
      </w:r>
      <w:r w:rsidRPr="0014181B">
        <w:tab/>
        <w:t>Ioannidis JPA. Why Most Clinical Research Is Not Useful. PLOS Medicine. 2016;13(6):e1002049.</w:t>
      </w:r>
    </w:p>
    <w:p w14:paraId="5FDF59F8" w14:textId="77777777" w:rsidR="0014181B" w:rsidRPr="0014181B" w:rsidRDefault="0014181B" w:rsidP="0014181B">
      <w:pPr>
        <w:pStyle w:val="EndNoteBibliography"/>
        <w:spacing w:after="0"/>
      </w:pPr>
      <w:r w:rsidRPr="0014181B">
        <w:t>7.</w:t>
      </w:r>
      <w:r w:rsidRPr="0014181B">
        <w:tab/>
        <w:t>Perry DC, Wright JG, Cooke S, Roposch A, Gaston MS, Nicolaou N, et al. A consensus exercise identifying priorities for research into clinical effectiveness among children's orthopaedic surgeons in the United Kingdom. The bone &amp; joint journal. 2018;100-b(5):680-4.</w:t>
      </w:r>
    </w:p>
    <w:p w14:paraId="0FE94FF0" w14:textId="77777777" w:rsidR="0014181B" w:rsidRPr="0014181B" w:rsidRDefault="0014181B" w:rsidP="0014181B">
      <w:pPr>
        <w:pStyle w:val="EndNoteBibliography"/>
        <w:spacing w:after="0"/>
      </w:pPr>
      <w:r w:rsidRPr="0014181B">
        <w:t>8.</w:t>
      </w:r>
      <w:r w:rsidRPr="0014181B">
        <w:tab/>
        <w:t>Burt CG, Cima RR, Koltun WA, Littlejohn CE, Ricciardi R, Temple LK, et al. Developing a research agenda for the American Society of Colon and Rectal Surgeons: results of a delphi approach. Diseases of the colon and rectum. 2009;52(5):898-905.</w:t>
      </w:r>
    </w:p>
    <w:p w14:paraId="7E3E9E08" w14:textId="77777777" w:rsidR="0014181B" w:rsidRPr="0014181B" w:rsidRDefault="0014181B" w:rsidP="0014181B">
      <w:pPr>
        <w:pStyle w:val="EndNoteBibliography"/>
        <w:spacing w:after="0"/>
      </w:pPr>
      <w:r w:rsidRPr="0014181B">
        <w:t>9.</w:t>
      </w:r>
      <w:r w:rsidRPr="0014181B">
        <w:tab/>
        <w:t>Bressan S, Titomanlio L, Gomez B, Mintegi S, Gervaix A, Parri N, et al. Research priorities for European paediatric emergency medicine. Arch Dis Child. 2019;104(9):869-73.</w:t>
      </w:r>
    </w:p>
    <w:p w14:paraId="441A95AF" w14:textId="77777777" w:rsidR="0014181B" w:rsidRPr="0014181B" w:rsidRDefault="0014181B" w:rsidP="0014181B">
      <w:pPr>
        <w:pStyle w:val="EndNoteBibliography"/>
        <w:spacing w:after="0"/>
      </w:pPr>
      <w:r w:rsidRPr="0014181B">
        <w:t>10.</w:t>
      </w:r>
      <w:r w:rsidRPr="0014181B">
        <w:tab/>
        <w:t>Lansdale N, Al-Khafaji N, Green P, Kenny SE. Population-level surgical outcomes for infantile hypertrophic pyloric stenosis. J Pediatr Surg. 2018;53(3):540-4.</w:t>
      </w:r>
    </w:p>
    <w:p w14:paraId="78E0F745" w14:textId="77777777" w:rsidR="0014181B" w:rsidRPr="0014181B" w:rsidRDefault="0014181B" w:rsidP="0014181B">
      <w:pPr>
        <w:pStyle w:val="EndNoteBibliography"/>
        <w:spacing w:after="0"/>
      </w:pPr>
      <w:r w:rsidRPr="0014181B">
        <w:t>11.</w:t>
      </w:r>
      <w:r w:rsidRPr="0014181B">
        <w:tab/>
        <w:t>Harris PA, Taylor R, Thielke R, Payne J, Gonzalez N, Conde JG. Research electronic data capture (REDCap)--a metadata-driven methodology and workflow process for providing translational research informatics support. J Biomed Inform. 2009;42(2):377-81.</w:t>
      </w:r>
    </w:p>
    <w:p w14:paraId="43EC9EB9" w14:textId="77777777" w:rsidR="0014181B" w:rsidRPr="0014181B" w:rsidRDefault="0014181B" w:rsidP="0014181B">
      <w:pPr>
        <w:pStyle w:val="EndNoteBibliography"/>
      </w:pPr>
      <w:r w:rsidRPr="0014181B">
        <w:t>12.</w:t>
      </w:r>
      <w:r w:rsidRPr="0014181B">
        <w:tab/>
        <w:t>de Silva D. Measuring Patient Experience. 2013.</w:t>
      </w:r>
    </w:p>
    <w:p w14:paraId="0980D48D" w14:textId="2055EB93" w:rsidR="007D7784" w:rsidRDefault="00B711B4">
      <w:r>
        <w:fldChar w:fldCharType="end"/>
      </w:r>
    </w:p>
    <w:sectPr w:rsidR="007D7784" w:rsidSect="00893D0A">
      <w:type w:val="continuous"/>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1A84" w16cex:dateUtc="2020-11-30T07:1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A498D"/>
    <w:multiLevelType w:val="hybridMultilevel"/>
    <w:tmpl w:val="F4921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093D59"/>
    <w:multiLevelType w:val="hybridMultilevel"/>
    <w:tmpl w:val="8FA41A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3A32A9B"/>
    <w:multiLevelType w:val="hybridMultilevel"/>
    <w:tmpl w:val="C5FA9A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4148E6"/>
    <w:multiLevelType w:val="hybridMultilevel"/>
    <w:tmpl w:val="B63CA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2A196B"/>
    <w:multiLevelType w:val="hybridMultilevel"/>
    <w:tmpl w:val="9DB6D2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51614AB7"/>
    <w:multiLevelType w:val="multilevel"/>
    <w:tmpl w:val="42CE2B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5F494965"/>
    <w:multiLevelType w:val="hybridMultilevel"/>
    <w:tmpl w:val="E1AE8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C73C46"/>
    <w:multiLevelType w:val="hybridMultilevel"/>
    <w:tmpl w:val="0250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2E702C"/>
    <w:multiLevelType w:val="hybridMultilevel"/>
    <w:tmpl w:val="43EA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8"/>
  </w:num>
  <w:num w:numId="5">
    <w:abstractNumId w:val="2"/>
  </w:num>
  <w:num w:numId="6">
    <w:abstractNumId w:val="1"/>
  </w:num>
  <w:num w:numId="7">
    <w:abstractNumId w:val="4"/>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Saved&lt;record-ids&gt;&lt;item&gt;2028&lt;/item&gt;&lt;item&gt;2089&lt;/item&gt;&lt;item&gt;2093&lt;/item&gt;&lt;item&gt;2097&lt;/item&gt;&lt;item&gt;2286&lt;/item&gt;&lt;item&gt;2525&lt;/item&gt;&lt;item&gt;2526&lt;/item&gt;&lt;item&gt;2527&lt;/item&gt;&lt;item&gt;2528&lt;/item&gt;&lt;item&gt;2529&lt;/item&gt;&lt;item&gt;2530&lt;/item&gt;&lt;item&gt;2533&lt;/item&gt;&lt;/record-ids&gt;&lt;/item&gt;&lt;/Libraries&gt;"/>
  </w:docVars>
  <w:rsids>
    <w:rsidRoot w:val="000B43DB"/>
    <w:rsid w:val="00026687"/>
    <w:rsid w:val="00035732"/>
    <w:rsid w:val="0006253E"/>
    <w:rsid w:val="00063F74"/>
    <w:rsid w:val="0009055A"/>
    <w:rsid w:val="000A2B95"/>
    <w:rsid w:val="000B43DB"/>
    <w:rsid w:val="000D7DCB"/>
    <w:rsid w:val="0010278A"/>
    <w:rsid w:val="00105DA6"/>
    <w:rsid w:val="00110F86"/>
    <w:rsid w:val="00121D97"/>
    <w:rsid w:val="0013036C"/>
    <w:rsid w:val="001373BF"/>
    <w:rsid w:val="0014181B"/>
    <w:rsid w:val="001445BF"/>
    <w:rsid w:val="00150899"/>
    <w:rsid w:val="00157A4D"/>
    <w:rsid w:val="0017158A"/>
    <w:rsid w:val="00173736"/>
    <w:rsid w:val="0018224C"/>
    <w:rsid w:val="00190E50"/>
    <w:rsid w:val="001A2F0E"/>
    <w:rsid w:val="001C0ACC"/>
    <w:rsid w:val="001C7A3E"/>
    <w:rsid w:val="001D1C21"/>
    <w:rsid w:val="001E5BC8"/>
    <w:rsid w:val="001F172D"/>
    <w:rsid w:val="001F6D7E"/>
    <w:rsid w:val="00202167"/>
    <w:rsid w:val="002166F1"/>
    <w:rsid w:val="002432C7"/>
    <w:rsid w:val="00244859"/>
    <w:rsid w:val="00263A75"/>
    <w:rsid w:val="00290118"/>
    <w:rsid w:val="002A0EFB"/>
    <w:rsid w:val="002B4DED"/>
    <w:rsid w:val="002B506E"/>
    <w:rsid w:val="002F702C"/>
    <w:rsid w:val="00351CE2"/>
    <w:rsid w:val="0037346A"/>
    <w:rsid w:val="00381ED1"/>
    <w:rsid w:val="003853AE"/>
    <w:rsid w:val="00386249"/>
    <w:rsid w:val="00394C32"/>
    <w:rsid w:val="003A46DB"/>
    <w:rsid w:val="003B453D"/>
    <w:rsid w:val="003D0A32"/>
    <w:rsid w:val="003D42CF"/>
    <w:rsid w:val="003E390B"/>
    <w:rsid w:val="003F6570"/>
    <w:rsid w:val="00400D49"/>
    <w:rsid w:val="0040345F"/>
    <w:rsid w:val="00436FB7"/>
    <w:rsid w:val="004431C1"/>
    <w:rsid w:val="00470077"/>
    <w:rsid w:val="00471539"/>
    <w:rsid w:val="00486674"/>
    <w:rsid w:val="00493767"/>
    <w:rsid w:val="004A207C"/>
    <w:rsid w:val="004A2770"/>
    <w:rsid w:val="004B0F57"/>
    <w:rsid w:val="004B5AE8"/>
    <w:rsid w:val="004C07E4"/>
    <w:rsid w:val="004C1FBD"/>
    <w:rsid w:val="004D48C8"/>
    <w:rsid w:val="004E63A0"/>
    <w:rsid w:val="004E75C4"/>
    <w:rsid w:val="004F6E71"/>
    <w:rsid w:val="0050058D"/>
    <w:rsid w:val="005015DA"/>
    <w:rsid w:val="005036C0"/>
    <w:rsid w:val="005048DB"/>
    <w:rsid w:val="00510B3C"/>
    <w:rsid w:val="00512C24"/>
    <w:rsid w:val="00526D42"/>
    <w:rsid w:val="00537126"/>
    <w:rsid w:val="005545AB"/>
    <w:rsid w:val="005704F4"/>
    <w:rsid w:val="00583C33"/>
    <w:rsid w:val="005B17A5"/>
    <w:rsid w:val="005B241B"/>
    <w:rsid w:val="005D0B57"/>
    <w:rsid w:val="005D2BAF"/>
    <w:rsid w:val="005D3444"/>
    <w:rsid w:val="005D7B57"/>
    <w:rsid w:val="005E0E72"/>
    <w:rsid w:val="006143C2"/>
    <w:rsid w:val="006253BD"/>
    <w:rsid w:val="00631DC6"/>
    <w:rsid w:val="006331DD"/>
    <w:rsid w:val="00651B18"/>
    <w:rsid w:val="00652A5E"/>
    <w:rsid w:val="0065517A"/>
    <w:rsid w:val="00664E8C"/>
    <w:rsid w:val="0066542D"/>
    <w:rsid w:val="0067157B"/>
    <w:rsid w:val="006771C6"/>
    <w:rsid w:val="00680208"/>
    <w:rsid w:val="006836F5"/>
    <w:rsid w:val="006A1ABC"/>
    <w:rsid w:val="006B2661"/>
    <w:rsid w:val="006C6B79"/>
    <w:rsid w:val="007357E4"/>
    <w:rsid w:val="0075192F"/>
    <w:rsid w:val="00794714"/>
    <w:rsid w:val="00797845"/>
    <w:rsid w:val="007B2A26"/>
    <w:rsid w:val="007B54FB"/>
    <w:rsid w:val="007B60AF"/>
    <w:rsid w:val="007C0C27"/>
    <w:rsid w:val="007D7784"/>
    <w:rsid w:val="007F3CBB"/>
    <w:rsid w:val="007F674B"/>
    <w:rsid w:val="008052B4"/>
    <w:rsid w:val="00817FC8"/>
    <w:rsid w:val="00824FEB"/>
    <w:rsid w:val="00832275"/>
    <w:rsid w:val="00837FFE"/>
    <w:rsid w:val="008412D8"/>
    <w:rsid w:val="00864BA5"/>
    <w:rsid w:val="00880011"/>
    <w:rsid w:val="00893D0A"/>
    <w:rsid w:val="008A225A"/>
    <w:rsid w:val="008B52FE"/>
    <w:rsid w:val="008E1F7E"/>
    <w:rsid w:val="008F407D"/>
    <w:rsid w:val="00941358"/>
    <w:rsid w:val="00941A3D"/>
    <w:rsid w:val="009428DF"/>
    <w:rsid w:val="0096080D"/>
    <w:rsid w:val="009B05E1"/>
    <w:rsid w:val="009B41A2"/>
    <w:rsid w:val="009D1324"/>
    <w:rsid w:val="009E6F4D"/>
    <w:rsid w:val="009F66BC"/>
    <w:rsid w:val="00A0273A"/>
    <w:rsid w:val="00A10166"/>
    <w:rsid w:val="00A111C9"/>
    <w:rsid w:val="00A1341A"/>
    <w:rsid w:val="00A35E4E"/>
    <w:rsid w:val="00A408B0"/>
    <w:rsid w:val="00A66A46"/>
    <w:rsid w:val="00A83927"/>
    <w:rsid w:val="00A867F8"/>
    <w:rsid w:val="00A9129D"/>
    <w:rsid w:val="00AB1749"/>
    <w:rsid w:val="00AD2BB3"/>
    <w:rsid w:val="00AD6DB8"/>
    <w:rsid w:val="00AD6EE7"/>
    <w:rsid w:val="00B203A0"/>
    <w:rsid w:val="00B56559"/>
    <w:rsid w:val="00B57A3D"/>
    <w:rsid w:val="00B637C5"/>
    <w:rsid w:val="00B65FD7"/>
    <w:rsid w:val="00B711B4"/>
    <w:rsid w:val="00B73EA9"/>
    <w:rsid w:val="00B75B61"/>
    <w:rsid w:val="00B87E20"/>
    <w:rsid w:val="00B94B52"/>
    <w:rsid w:val="00BA5EDD"/>
    <w:rsid w:val="00BC4062"/>
    <w:rsid w:val="00BD329B"/>
    <w:rsid w:val="00C04640"/>
    <w:rsid w:val="00C1553A"/>
    <w:rsid w:val="00C2436C"/>
    <w:rsid w:val="00C30FC8"/>
    <w:rsid w:val="00C31171"/>
    <w:rsid w:val="00C3792C"/>
    <w:rsid w:val="00C63E2E"/>
    <w:rsid w:val="00C901D6"/>
    <w:rsid w:val="00C9478D"/>
    <w:rsid w:val="00CB6169"/>
    <w:rsid w:val="00CF01FB"/>
    <w:rsid w:val="00CF0457"/>
    <w:rsid w:val="00D033C4"/>
    <w:rsid w:val="00D17056"/>
    <w:rsid w:val="00D17C60"/>
    <w:rsid w:val="00D317AD"/>
    <w:rsid w:val="00D56368"/>
    <w:rsid w:val="00D61B80"/>
    <w:rsid w:val="00D62C67"/>
    <w:rsid w:val="00D63ADC"/>
    <w:rsid w:val="00D720B0"/>
    <w:rsid w:val="00D761CE"/>
    <w:rsid w:val="00D76C1A"/>
    <w:rsid w:val="00D819A0"/>
    <w:rsid w:val="00D8435B"/>
    <w:rsid w:val="00D90450"/>
    <w:rsid w:val="00D97B14"/>
    <w:rsid w:val="00DA3BEB"/>
    <w:rsid w:val="00DB3CB8"/>
    <w:rsid w:val="00DC63B0"/>
    <w:rsid w:val="00DE454B"/>
    <w:rsid w:val="00DF06E1"/>
    <w:rsid w:val="00DF560D"/>
    <w:rsid w:val="00E16C22"/>
    <w:rsid w:val="00E21B0C"/>
    <w:rsid w:val="00E2696F"/>
    <w:rsid w:val="00E56C49"/>
    <w:rsid w:val="00E62DC7"/>
    <w:rsid w:val="00E666DC"/>
    <w:rsid w:val="00E866CC"/>
    <w:rsid w:val="00EA743C"/>
    <w:rsid w:val="00F0009F"/>
    <w:rsid w:val="00F1102E"/>
    <w:rsid w:val="00F20BE7"/>
    <w:rsid w:val="00F21B32"/>
    <w:rsid w:val="00F36A61"/>
    <w:rsid w:val="00F37C46"/>
    <w:rsid w:val="00F57BC6"/>
    <w:rsid w:val="00F622F9"/>
    <w:rsid w:val="00F6281A"/>
    <w:rsid w:val="00F95FA2"/>
    <w:rsid w:val="00FC1239"/>
    <w:rsid w:val="00FC4B64"/>
    <w:rsid w:val="00FE71CE"/>
    <w:rsid w:val="00FF3875"/>
    <w:rsid w:val="00FF4D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83C86"/>
  <w15:chartTrackingRefBased/>
  <w15:docId w15:val="{563A31B6-E768-4EBE-A501-8CCFFA22B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43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43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B43D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43D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B43D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0B43DB"/>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0B43DB"/>
    <w:rPr>
      <w:rFonts w:ascii="Calibri" w:hAnsi="Calibri" w:cs="Consolas"/>
      <w:szCs w:val="21"/>
    </w:rPr>
  </w:style>
  <w:style w:type="character" w:styleId="CommentReference">
    <w:name w:val="annotation reference"/>
    <w:basedOn w:val="DefaultParagraphFont"/>
    <w:uiPriority w:val="99"/>
    <w:semiHidden/>
    <w:unhideWhenUsed/>
    <w:rsid w:val="000B43DB"/>
    <w:rPr>
      <w:sz w:val="16"/>
      <w:szCs w:val="16"/>
    </w:rPr>
  </w:style>
  <w:style w:type="paragraph" w:styleId="CommentText">
    <w:name w:val="annotation text"/>
    <w:basedOn w:val="Normal"/>
    <w:link w:val="CommentTextChar"/>
    <w:uiPriority w:val="99"/>
    <w:semiHidden/>
    <w:unhideWhenUsed/>
    <w:rsid w:val="000B43DB"/>
    <w:pPr>
      <w:spacing w:line="240" w:lineRule="auto"/>
    </w:pPr>
    <w:rPr>
      <w:sz w:val="20"/>
      <w:szCs w:val="20"/>
    </w:rPr>
  </w:style>
  <w:style w:type="character" w:customStyle="1" w:styleId="CommentTextChar">
    <w:name w:val="Comment Text Char"/>
    <w:basedOn w:val="DefaultParagraphFont"/>
    <w:link w:val="CommentText"/>
    <w:uiPriority w:val="99"/>
    <w:semiHidden/>
    <w:rsid w:val="000B43DB"/>
    <w:rPr>
      <w:sz w:val="20"/>
      <w:szCs w:val="20"/>
    </w:rPr>
  </w:style>
  <w:style w:type="paragraph" w:styleId="BalloonText">
    <w:name w:val="Balloon Text"/>
    <w:basedOn w:val="Normal"/>
    <w:link w:val="BalloonTextChar"/>
    <w:uiPriority w:val="99"/>
    <w:semiHidden/>
    <w:unhideWhenUsed/>
    <w:rsid w:val="000B43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3DB"/>
    <w:rPr>
      <w:rFonts w:ascii="Segoe UI" w:hAnsi="Segoe UI" w:cs="Segoe UI"/>
      <w:sz w:val="18"/>
      <w:szCs w:val="18"/>
    </w:rPr>
  </w:style>
  <w:style w:type="character" w:customStyle="1" w:styleId="Heading1Char">
    <w:name w:val="Heading 1 Char"/>
    <w:basedOn w:val="DefaultParagraphFont"/>
    <w:link w:val="Heading1"/>
    <w:uiPriority w:val="9"/>
    <w:rsid w:val="000B43D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43D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B43D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B43D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B43DB"/>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190E50"/>
    <w:pPr>
      <w:ind w:left="720"/>
      <w:contextualSpacing/>
    </w:pPr>
  </w:style>
  <w:style w:type="paragraph" w:styleId="CommentSubject">
    <w:name w:val="annotation subject"/>
    <w:basedOn w:val="CommentText"/>
    <w:next w:val="CommentText"/>
    <w:link w:val="CommentSubjectChar"/>
    <w:uiPriority w:val="99"/>
    <w:semiHidden/>
    <w:unhideWhenUsed/>
    <w:rsid w:val="0037346A"/>
    <w:rPr>
      <w:b/>
      <w:bCs/>
    </w:rPr>
  </w:style>
  <w:style w:type="character" w:customStyle="1" w:styleId="CommentSubjectChar">
    <w:name w:val="Comment Subject Char"/>
    <w:basedOn w:val="CommentTextChar"/>
    <w:link w:val="CommentSubject"/>
    <w:uiPriority w:val="99"/>
    <w:semiHidden/>
    <w:rsid w:val="0037346A"/>
    <w:rPr>
      <w:b/>
      <w:bCs/>
      <w:sz w:val="20"/>
      <w:szCs w:val="20"/>
    </w:rPr>
  </w:style>
  <w:style w:type="paragraph" w:customStyle="1" w:styleId="EndNoteBibliographyTitle">
    <w:name w:val="EndNote Bibliography Title"/>
    <w:basedOn w:val="Normal"/>
    <w:link w:val="EndNoteBibliographyTitleChar"/>
    <w:rsid w:val="00B711B4"/>
    <w:pPr>
      <w:spacing w:after="0"/>
      <w:jc w:val="center"/>
    </w:pPr>
    <w:rPr>
      <w:rFonts w:ascii="Calibri" w:hAnsi="Calibri" w:cs="Calibri"/>
      <w:noProof/>
      <w:lang w:val="en-US"/>
    </w:rPr>
  </w:style>
  <w:style w:type="character" w:customStyle="1" w:styleId="EndNoteBibliographyTitleChar">
    <w:name w:val="EndNote Bibliography Title Char"/>
    <w:basedOn w:val="PlainTextChar"/>
    <w:link w:val="EndNoteBibliographyTitle"/>
    <w:rsid w:val="00B711B4"/>
    <w:rPr>
      <w:rFonts w:ascii="Calibri" w:hAnsi="Calibri" w:cs="Calibri"/>
      <w:noProof/>
      <w:szCs w:val="21"/>
      <w:lang w:val="en-US"/>
    </w:rPr>
  </w:style>
  <w:style w:type="paragraph" w:customStyle="1" w:styleId="EndNoteBibliography">
    <w:name w:val="EndNote Bibliography"/>
    <w:basedOn w:val="Normal"/>
    <w:link w:val="EndNoteBibliographyChar"/>
    <w:rsid w:val="00B711B4"/>
    <w:pPr>
      <w:spacing w:line="240" w:lineRule="auto"/>
    </w:pPr>
    <w:rPr>
      <w:rFonts w:ascii="Calibri" w:hAnsi="Calibri" w:cs="Calibri"/>
      <w:noProof/>
      <w:lang w:val="en-US"/>
    </w:rPr>
  </w:style>
  <w:style w:type="character" w:customStyle="1" w:styleId="EndNoteBibliographyChar">
    <w:name w:val="EndNote Bibliography Char"/>
    <w:basedOn w:val="PlainTextChar"/>
    <w:link w:val="EndNoteBibliography"/>
    <w:rsid w:val="00B711B4"/>
    <w:rPr>
      <w:rFonts w:ascii="Calibri" w:hAnsi="Calibri" w:cs="Calibri"/>
      <w:noProof/>
      <w:szCs w:val="21"/>
      <w:lang w:val="en-US"/>
    </w:rPr>
  </w:style>
  <w:style w:type="character" w:styleId="Hyperlink">
    <w:name w:val="Hyperlink"/>
    <w:basedOn w:val="DefaultParagraphFont"/>
    <w:uiPriority w:val="99"/>
    <w:unhideWhenUsed/>
    <w:rsid w:val="00E2696F"/>
    <w:rPr>
      <w:color w:val="0563C1" w:themeColor="hyperlink"/>
      <w:u w:val="single"/>
    </w:rPr>
  </w:style>
  <w:style w:type="character" w:styleId="UnresolvedMention">
    <w:name w:val="Unresolved Mention"/>
    <w:basedOn w:val="DefaultParagraphFont"/>
    <w:uiPriority w:val="99"/>
    <w:semiHidden/>
    <w:unhideWhenUsed/>
    <w:rsid w:val="00E2696F"/>
    <w:rPr>
      <w:color w:val="605E5C"/>
      <w:shd w:val="clear" w:color="auto" w:fill="E1DFDD"/>
    </w:rPr>
  </w:style>
  <w:style w:type="character" w:styleId="FollowedHyperlink">
    <w:name w:val="FollowedHyperlink"/>
    <w:basedOn w:val="DefaultParagraphFont"/>
    <w:uiPriority w:val="99"/>
    <w:semiHidden/>
    <w:unhideWhenUsed/>
    <w:rsid w:val="00D76C1A"/>
    <w:rPr>
      <w:color w:val="954F72" w:themeColor="followedHyperlink"/>
      <w:u w:val="single"/>
    </w:rPr>
  </w:style>
  <w:style w:type="paragraph" w:styleId="NormalWeb">
    <w:name w:val="Normal (Web)"/>
    <w:basedOn w:val="Normal"/>
    <w:uiPriority w:val="99"/>
    <w:semiHidden/>
    <w:unhideWhenUsed/>
    <w:rsid w:val="005545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1C7A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80805">
      <w:bodyDiv w:val="1"/>
      <w:marLeft w:val="0"/>
      <w:marRight w:val="0"/>
      <w:marTop w:val="0"/>
      <w:marBottom w:val="0"/>
      <w:divBdr>
        <w:top w:val="none" w:sz="0" w:space="0" w:color="auto"/>
        <w:left w:val="none" w:sz="0" w:space="0" w:color="auto"/>
        <w:bottom w:val="none" w:sz="0" w:space="0" w:color="auto"/>
        <w:right w:val="none" w:sz="0" w:space="0" w:color="auto"/>
      </w:divBdr>
    </w:div>
    <w:div w:id="460611810">
      <w:bodyDiv w:val="1"/>
      <w:marLeft w:val="0"/>
      <w:marRight w:val="0"/>
      <w:marTop w:val="0"/>
      <w:marBottom w:val="0"/>
      <w:divBdr>
        <w:top w:val="none" w:sz="0" w:space="0" w:color="auto"/>
        <w:left w:val="none" w:sz="0" w:space="0" w:color="auto"/>
        <w:bottom w:val="none" w:sz="0" w:space="0" w:color="auto"/>
        <w:right w:val="none" w:sz="0" w:space="0" w:color="auto"/>
      </w:divBdr>
    </w:div>
    <w:div w:id="737435264">
      <w:bodyDiv w:val="1"/>
      <w:marLeft w:val="0"/>
      <w:marRight w:val="0"/>
      <w:marTop w:val="0"/>
      <w:marBottom w:val="0"/>
      <w:divBdr>
        <w:top w:val="none" w:sz="0" w:space="0" w:color="auto"/>
        <w:left w:val="none" w:sz="0" w:space="0" w:color="auto"/>
        <w:bottom w:val="none" w:sz="0" w:space="0" w:color="auto"/>
        <w:right w:val="none" w:sz="0" w:space="0" w:color="auto"/>
      </w:divBdr>
    </w:div>
    <w:div w:id="892690857">
      <w:bodyDiv w:val="1"/>
      <w:marLeft w:val="0"/>
      <w:marRight w:val="0"/>
      <w:marTop w:val="0"/>
      <w:marBottom w:val="0"/>
      <w:divBdr>
        <w:top w:val="none" w:sz="0" w:space="0" w:color="auto"/>
        <w:left w:val="none" w:sz="0" w:space="0" w:color="auto"/>
        <w:bottom w:val="none" w:sz="0" w:space="0" w:color="auto"/>
        <w:right w:val="none" w:sz="0" w:space="0" w:color="auto"/>
      </w:divBdr>
      <w:divsChild>
        <w:div w:id="762142181">
          <w:marLeft w:val="0"/>
          <w:marRight w:val="0"/>
          <w:marTop w:val="0"/>
          <w:marBottom w:val="0"/>
          <w:divBdr>
            <w:top w:val="none" w:sz="0" w:space="0" w:color="auto"/>
            <w:left w:val="none" w:sz="0" w:space="0" w:color="auto"/>
            <w:bottom w:val="none" w:sz="0" w:space="0" w:color="auto"/>
            <w:right w:val="none" w:sz="0" w:space="0" w:color="auto"/>
          </w:divBdr>
          <w:divsChild>
            <w:div w:id="936253650">
              <w:marLeft w:val="0"/>
              <w:marRight w:val="0"/>
              <w:marTop w:val="0"/>
              <w:marBottom w:val="0"/>
              <w:divBdr>
                <w:top w:val="none" w:sz="0" w:space="0" w:color="auto"/>
                <w:left w:val="none" w:sz="0" w:space="0" w:color="auto"/>
                <w:bottom w:val="none" w:sz="0" w:space="0" w:color="auto"/>
                <w:right w:val="none" w:sz="0" w:space="0" w:color="auto"/>
              </w:divBdr>
              <w:divsChild>
                <w:div w:id="33819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80884">
      <w:bodyDiv w:val="1"/>
      <w:marLeft w:val="0"/>
      <w:marRight w:val="0"/>
      <w:marTop w:val="0"/>
      <w:marBottom w:val="0"/>
      <w:divBdr>
        <w:top w:val="none" w:sz="0" w:space="0" w:color="auto"/>
        <w:left w:val="none" w:sz="0" w:space="0" w:color="auto"/>
        <w:bottom w:val="none" w:sz="0" w:space="0" w:color="auto"/>
        <w:right w:val="none" w:sz="0" w:space="0" w:color="auto"/>
      </w:divBdr>
    </w:div>
    <w:div w:id="1143542215">
      <w:bodyDiv w:val="1"/>
      <w:marLeft w:val="0"/>
      <w:marRight w:val="0"/>
      <w:marTop w:val="0"/>
      <w:marBottom w:val="0"/>
      <w:divBdr>
        <w:top w:val="none" w:sz="0" w:space="0" w:color="auto"/>
        <w:left w:val="none" w:sz="0" w:space="0" w:color="auto"/>
        <w:bottom w:val="none" w:sz="0" w:space="0" w:color="auto"/>
        <w:right w:val="none" w:sz="0" w:space="0" w:color="auto"/>
      </w:divBdr>
    </w:div>
    <w:div w:id="1756585511">
      <w:bodyDiv w:val="1"/>
      <w:marLeft w:val="0"/>
      <w:marRight w:val="0"/>
      <w:marTop w:val="0"/>
      <w:marBottom w:val="0"/>
      <w:divBdr>
        <w:top w:val="none" w:sz="0" w:space="0" w:color="auto"/>
        <w:left w:val="none" w:sz="0" w:space="0" w:color="auto"/>
        <w:bottom w:val="none" w:sz="0" w:space="0" w:color="auto"/>
        <w:right w:val="none" w:sz="0" w:space="0" w:color="auto"/>
      </w:divBdr>
    </w:div>
    <w:div w:id="1957910501">
      <w:bodyDiv w:val="1"/>
      <w:marLeft w:val="0"/>
      <w:marRight w:val="0"/>
      <w:marTop w:val="0"/>
      <w:marBottom w:val="0"/>
      <w:divBdr>
        <w:top w:val="none" w:sz="0" w:space="0" w:color="auto"/>
        <w:left w:val="none" w:sz="0" w:space="0" w:color="auto"/>
        <w:bottom w:val="none" w:sz="0" w:space="0" w:color="auto"/>
        <w:right w:val="none" w:sz="0" w:space="0" w:color="auto"/>
      </w:divBdr>
    </w:div>
    <w:div w:id="1962959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cseng.ac.uk/standards-and-research/research/surgical-trials-initiativ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1540A-2C46-47B0-9BC3-591379D43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380</Words>
  <Characters>2497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l N.J.</dc:creator>
  <cp:keywords/>
  <dc:description/>
  <cp:lastModifiedBy>Debbie Collins</cp:lastModifiedBy>
  <cp:revision>3</cp:revision>
  <dcterms:created xsi:type="dcterms:W3CDTF">2020-12-03T08:45:00Z</dcterms:created>
  <dcterms:modified xsi:type="dcterms:W3CDTF">2020-12-03T08:45:00Z</dcterms:modified>
</cp:coreProperties>
</file>